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in order to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i.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feasibility and cost. Traditionally, prediction models have been based on established risk factors (risk factors by definition being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on the basis of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i.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36199B"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04FD4982"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64C38" w:rsidRPr="00D715B2">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sidRPr="00D715B2">
        <w:rPr>
          <w:rFonts w:cstheme="minorHAnsi"/>
          <w:lang w:val="en-US"/>
        </w:rPr>
        <w:fldChar w:fldCharType="separate"/>
      </w:r>
      <w:r w:rsidR="001B3FAE" w:rsidRPr="00D715B2">
        <w:rPr>
          <w:rFonts w:cstheme="minorHAnsi"/>
          <w:noProof/>
          <w:lang w:val="en-US"/>
        </w:rPr>
        <w:t>[3]</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4]</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1]</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3]</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1C0F0788" w:rsidR="00F0771E" w:rsidRPr="008811A0" w:rsidRDefault="00F64859">
      <w:pPr>
        <w:rPr>
          <w:rFonts w:cstheme="minorHAnsi"/>
          <w:color w:val="FF0000"/>
          <w:lang w:val="en-US"/>
        </w:rPr>
      </w:pPr>
      <w:r w:rsidRPr="008811A0">
        <w:rPr>
          <w:rFonts w:cstheme="minorHAnsi"/>
          <w:color w:val="FF0000"/>
          <w:highlight w:val="yellow"/>
          <w:lang w:val="en-US"/>
        </w:rPr>
        <w:t xml:space="preserve">Badawi et al identified 35 potential risk factors for HIE based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0760FE" w:rsidRPr="008811A0">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64C38" w:rsidRPr="008811A0">
        <w:rPr>
          <w:rFonts w:cstheme="minorHAnsi"/>
          <w:noProof/>
          <w:color w:val="FF0000"/>
          <w:highlight w:val="yellow"/>
          <w:lang w:val="en-US"/>
        </w:rPr>
        <w:t>[14], [15]</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0760FE" w:rsidRPr="008811A0">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6]</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686879" w:rsidRPr="008811A0">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7]</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r w:rsidR="00F0771E" w:rsidRPr="008811A0">
        <w:rPr>
          <w:rFonts w:cstheme="minorHAnsi"/>
          <w:color w:val="FF0000"/>
          <w:lang w:val="en-US"/>
        </w:rPr>
        <w:t>labour</w:t>
      </w:r>
      <w:proofErr w:type="spell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C42505" w:rsidRDefault="00044DBB" w:rsidP="00172234">
      <w:pPr>
        <w:rPr>
          <w:rFonts w:cstheme="minorHAnsi"/>
        </w:rPr>
      </w:pPr>
      <w:r w:rsidRPr="00C42505">
        <w:rPr>
          <w:rFonts w:cstheme="minorHAnsi"/>
        </w:rPr>
        <w:t>Outcome</w:t>
      </w:r>
    </w:p>
    <w:p w14:paraId="37FD1461" w14:textId="77777777" w:rsidR="00C42505" w:rsidRDefault="00C42505" w:rsidP="00172234">
      <w:pPr>
        <w:rPr>
          <w:rFonts w:cstheme="minorHAnsi"/>
        </w:rPr>
      </w:pPr>
    </w:p>
    <w:p w14:paraId="0EDF51D2" w14:textId="7B279146"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3D478649" w14:textId="77777777" w:rsidR="00C42505" w:rsidRDefault="00B155E2" w:rsidP="00172234">
      <w:pPr>
        <w:rPr>
          <w:rFonts w:cstheme="minorHAnsi"/>
          <w:b/>
          <w:bCs/>
        </w:rPr>
      </w:pPr>
      <w:r w:rsidRPr="00C42505">
        <w:rPr>
          <w:rFonts w:cstheme="minorHAnsi"/>
        </w:rPr>
        <w:t>Defining training and testing datasets</w:t>
      </w:r>
    </w:p>
    <w:p w14:paraId="04AFBDE3" w14:textId="0303A116" w:rsidR="00044DBB" w:rsidRPr="00AB472B" w:rsidRDefault="00044DBB" w:rsidP="00172234">
      <w:pPr>
        <w:rPr>
          <w:rFonts w:cstheme="minorHAnsi"/>
        </w:rPr>
      </w:pPr>
      <w:r w:rsidRPr="00AB472B">
        <w:rPr>
          <w:rFonts w:cstheme="minorHAnsi"/>
          <w:b/>
          <w:bCs/>
        </w:rPr>
        <w:br/>
      </w:r>
      <w:r w:rsidRPr="00AB472B">
        <w:rPr>
          <w:rFonts w:cstheme="minorHAnsi"/>
        </w:rPr>
        <w:t xml:space="preserve">Pregnancies were ordered chronologically and split into two equal subsets for training </w:t>
      </w:r>
      <w:r w:rsidRPr="00AB472B">
        <w:rPr>
          <w:rFonts w:cstheme="minorHAnsi"/>
        </w:rPr>
        <w:lastRenderedPageBreak/>
        <w:t xml:space="preserve">(infants born 1959-1962) and testing purposes (infants born 1963 to </w:t>
      </w:r>
      <w:commentRangeStart w:id="9"/>
      <w:r w:rsidRPr="00AB472B">
        <w:rPr>
          <w:rFonts w:cstheme="minorHAnsi"/>
        </w:rPr>
        <w:t>1965</w:t>
      </w:r>
      <w:commentRangeEnd w:id="9"/>
      <w:r w:rsidR="00B155E2">
        <w:rPr>
          <w:rStyle w:val="CommentReference"/>
        </w:rPr>
        <w:commentReference w:id="9"/>
      </w:r>
      <w:r w:rsidRPr="00AB472B">
        <w:rPr>
          <w:rFonts w:cstheme="minorHAnsi"/>
        </w:rPr>
        <w:t>).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5465CEF2" w:rsidR="002E23BA" w:rsidRPr="00C42505" w:rsidRDefault="002E23BA" w:rsidP="00172234">
      <w:pPr>
        <w:rPr>
          <w:rFonts w:cstheme="minorHAnsi"/>
        </w:rPr>
      </w:pPr>
      <w:r w:rsidRPr="00C42505">
        <w:rPr>
          <w:rFonts w:cstheme="minorHAnsi"/>
        </w:rPr>
        <w:t xml:space="preserve">Feature </w:t>
      </w:r>
      <w:r w:rsidR="00B155E2" w:rsidRPr="00C42505">
        <w:rPr>
          <w:rFonts w:cstheme="minorHAnsi"/>
        </w:rPr>
        <w:t xml:space="preserve">(variable) </w:t>
      </w:r>
      <w:r w:rsidRPr="00C42505">
        <w:rPr>
          <w:rFonts w:cstheme="minorHAnsi"/>
        </w:rPr>
        <w:t>selection</w:t>
      </w:r>
    </w:p>
    <w:p w14:paraId="5D6A25C5" w14:textId="77777777" w:rsidR="00C42505" w:rsidRDefault="00C42505" w:rsidP="00172234">
      <w:pPr>
        <w:rPr>
          <w:rFonts w:cstheme="minorHAnsi"/>
        </w:rPr>
      </w:pPr>
    </w:p>
    <w:p w14:paraId="6343F50C" w14:textId="7BF76853"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w:t>
      </w:r>
      <w:proofErr w:type="spellStart"/>
      <w:r w:rsidR="00AE3CED">
        <w:rPr>
          <w:rFonts w:cstheme="minorHAnsi"/>
        </w:rPr>
        <w:t>Badawhi</w:t>
      </w:r>
      <w:proofErr w:type="spellEnd"/>
      <w:r w:rsidR="00AE3CED">
        <w:rPr>
          <w:rFonts w:cstheme="minorHAnsi"/>
        </w:rPr>
        <w:t xml:space="preserve">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C42505" w:rsidRDefault="00B511A9" w:rsidP="00172234">
      <w:pPr>
        <w:rPr>
          <w:rFonts w:cstheme="minorHAnsi"/>
        </w:rPr>
      </w:pPr>
      <w:r w:rsidRPr="00C42505">
        <w:rPr>
          <w:rFonts w:cstheme="minorHAnsi"/>
        </w:rPr>
        <w:t>Model assessment</w:t>
      </w:r>
    </w:p>
    <w:p w14:paraId="18874650" w14:textId="77777777" w:rsidR="00C42505" w:rsidRDefault="00C42505" w:rsidP="00172234">
      <w:pPr>
        <w:rPr>
          <w:rFonts w:cstheme="minorHAnsi"/>
        </w:rPr>
      </w:pPr>
    </w:p>
    <w:p w14:paraId="3009DD7A" w14:textId="4C37ECE1"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w:t>
      </w:r>
      <w:r w:rsidR="00AE3CED">
        <w:rPr>
          <w:rFonts w:cstheme="minorHAnsi"/>
        </w:rPr>
        <w:t>These were used to compare discrimination between different models (i.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w:t>
      </w:r>
      <w:proofErr w:type="spellStart"/>
      <w:r w:rsidR="00AE3CED">
        <w:rPr>
          <w:rFonts w:cstheme="minorHAnsi"/>
        </w:rPr>
        <w:t>discriminaton</w:t>
      </w:r>
      <w:proofErr w:type="spellEnd"/>
      <w:r w:rsidR="00AE3CED">
        <w:rPr>
          <w:rFonts w:cstheme="minorHAnsi"/>
        </w:rPr>
        <w:t xml:space="preserve">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C42505" w:rsidRDefault="00BA2641" w:rsidP="00172234">
      <w:pPr>
        <w:rPr>
          <w:rFonts w:cstheme="minorHAnsi"/>
          <w:bCs/>
        </w:rPr>
      </w:pPr>
      <w:r w:rsidRPr="00C42505">
        <w:rPr>
          <w:rFonts w:cstheme="minorHAnsi"/>
          <w:bCs/>
        </w:rPr>
        <w:t>Analysis using established risk factors</w:t>
      </w:r>
    </w:p>
    <w:p w14:paraId="79149AAE" w14:textId="77777777" w:rsidR="00C42505" w:rsidRDefault="00C42505" w:rsidP="00172234">
      <w:pPr>
        <w:rPr>
          <w:rFonts w:cstheme="minorHAnsi"/>
        </w:rPr>
      </w:pPr>
    </w:p>
    <w:p w14:paraId="6AB4C774" w14:textId="18A124FC"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C42505" w:rsidRDefault="009F6DF4" w:rsidP="00172234">
      <w:pPr>
        <w:rPr>
          <w:rFonts w:cstheme="minorHAnsi"/>
          <w:bCs/>
        </w:rPr>
      </w:pPr>
      <w:r w:rsidRPr="00C42505">
        <w:rPr>
          <w:rFonts w:cstheme="minorHAnsi"/>
          <w:bCs/>
        </w:rPr>
        <w:t xml:space="preserve">Automated feature selection and feature </w:t>
      </w:r>
      <w:commentRangeStart w:id="15"/>
      <w:r w:rsidRPr="00C42505">
        <w:rPr>
          <w:rFonts w:cstheme="minorHAnsi"/>
          <w:bCs/>
        </w:rPr>
        <w:t>engineering</w:t>
      </w:r>
      <w:commentRangeEnd w:id="15"/>
      <w:r w:rsidR="00AE3CED" w:rsidRPr="00C42505">
        <w:rPr>
          <w:rStyle w:val="CommentReference"/>
        </w:rPr>
        <w:commentReference w:id="15"/>
      </w:r>
    </w:p>
    <w:p w14:paraId="4F72FCF7" w14:textId="77777777" w:rsidR="00C42505" w:rsidRDefault="00C42505" w:rsidP="00172234">
      <w:pPr>
        <w:rPr>
          <w:rFonts w:cstheme="minorHAnsi"/>
        </w:rPr>
      </w:pPr>
    </w:p>
    <w:p w14:paraId="1C22886D" w14:textId="708F95CE"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C42505" w:rsidRDefault="00385449" w:rsidP="00172234">
      <w:pPr>
        <w:rPr>
          <w:rFonts w:cstheme="minorHAnsi"/>
          <w:i/>
          <w:iCs/>
        </w:rPr>
      </w:pPr>
      <w:r w:rsidRPr="00C42505">
        <w:rPr>
          <w:rFonts w:cstheme="minorHAnsi"/>
          <w:i/>
          <w:iCs/>
        </w:rPr>
        <w:t>Reverse feature elimination</w:t>
      </w:r>
      <w:r w:rsidR="00566679" w:rsidRPr="00C42505">
        <w:rPr>
          <w:rFonts w:cstheme="minorHAnsi"/>
          <w:i/>
          <w:iCs/>
        </w:rPr>
        <w:t xml:space="preserve"> </w:t>
      </w:r>
      <w:r w:rsidR="00B03CAE" w:rsidRPr="00C42505">
        <w:rPr>
          <w:rFonts w:cstheme="minorHAnsi"/>
          <w:i/>
          <w:iCs/>
        </w:rPr>
        <w:t xml:space="preserve">(RFE) with </w:t>
      </w:r>
      <w:r w:rsidR="00566679" w:rsidRPr="00C42505">
        <w:rPr>
          <w:rFonts w:cstheme="minorHAnsi"/>
          <w:i/>
          <w:iCs/>
        </w:rPr>
        <w:t>cross-validation</w:t>
      </w:r>
    </w:p>
    <w:p w14:paraId="1BD7186E" w14:textId="095F76C3" w:rsidR="00385449" w:rsidRPr="00AB472B" w:rsidRDefault="00385449" w:rsidP="00172234">
      <w:pPr>
        <w:rPr>
          <w:rFonts w:cstheme="minorHAnsi"/>
        </w:rPr>
      </w:pPr>
      <w:r w:rsidRPr="00AB472B">
        <w:rPr>
          <w:rFonts w:cstheme="minorHAnsi"/>
        </w:rPr>
        <w:t xml:space="preserve">During the first iteration all input variables were included as predictors in a logistic regression model trained using five-fold cross validation. On each subsequent iteration the </w:t>
      </w:r>
      <w:r w:rsidRPr="00AB472B">
        <w:rPr>
          <w:rFonts w:cstheme="minorHAnsi"/>
        </w:rPr>
        <w:lastRenderedPageBreak/>
        <w:t>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C42505" w:rsidRDefault="001358FE" w:rsidP="00172234">
      <w:pPr>
        <w:rPr>
          <w:rFonts w:cstheme="minorHAnsi"/>
          <w:i/>
          <w:iCs/>
        </w:rPr>
      </w:pPr>
      <w:r w:rsidRPr="00C42505">
        <w:rPr>
          <w:rFonts w:cstheme="minorHAnsi"/>
          <w:i/>
          <w:iCs/>
        </w:rPr>
        <w:t xml:space="preserve">Elastic-Net and </w:t>
      </w:r>
      <w:r w:rsidR="00545C2B" w:rsidRPr="00C42505">
        <w:rPr>
          <w:rFonts w:cstheme="minorHAnsi"/>
          <w:i/>
          <w:iCs/>
        </w:rPr>
        <w:t>LASSO</w:t>
      </w:r>
      <w:r w:rsidRPr="00C42505">
        <w:rPr>
          <w:rFonts w:cstheme="minorHAnsi"/>
          <w:i/>
          <w:iCs/>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C42505" w:rsidRDefault="00231C9A" w:rsidP="00172234">
      <w:pPr>
        <w:rPr>
          <w:rFonts w:cstheme="minorHAnsi"/>
          <w:i/>
          <w:iCs/>
        </w:rPr>
      </w:pPr>
      <w:r w:rsidRPr="00C42505">
        <w:rPr>
          <w:rFonts w:cstheme="minorHAnsi"/>
          <w:i/>
          <w:iCs/>
        </w:rPr>
        <w:t>Extra</w:t>
      </w:r>
      <w:r w:rsidR="00056A6F" w:rsidRPr="00C42505">
        <w:rPr>
          <w:rFonts w:cstheme="minorHAnsi"/>
          <w:i/>
          <w:iCs/>
        </w:rPr>
        <w:t>-</w:t>
      </w:r>
      <w:r w:rsidRPr="00C42505">
        <w:rPr>
          <w:rFonts w:cstheme="minorHAnsi"/>
          <w:i/>
          <w:iCs/>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C42505" w:rsidRDefault="00231C9A" w:rsidP="00172234">
      <w:pPr>
        <w:rPr>
          <w:rFonts w:cstheme="minorHAnsi"/>
          <w:i/>
          <w:iCs/>
        </w:rPr>
      </w:pPr>
      <w:r w:rsidRPr="00C42505">
        <w:rPr>
          <w:rFonts w:cstheme="minorHAnsi"/>
          <w:i/>
          <w:iCs/>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2F517F24" w14:textId="77777777" w:rsidR="00C42505" w:rsidRDefault="00404A19" w:rsidP="00172234">
      <w:pPr>
        <w:rPr>
          <w:rStyle w:val="CommentReference"/>
          <w:rFonts w:cstheme="minorHAnsi"/>
          <w:sz w:val="24"/>
          <w:szCs w:val="24"/>
        </w:rPr>
      </w:pPr>
      <w:r w:rsidRPr="00C42505">
        <w:rPr>
          <w:rFonts w:cstheme="minorHAnsi"/>
        </w:rPr>
        <w:t>Binary classification</w:t>
      </w:r>
    </w:p>
    <w:p w14:paraId="6064A888" w14:textId="11060744" w:rsidR="00404A19" w:rsidRPr="00AB472B" w:rsidRDefault="00404A19" w:rsidP="00172234">
      <w:pPr>
        <w:rPr>
          <w:rFonts w:cstheme="minorHAnsi"/>
        </w:rPr>
      </w:pP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w:t>
      </w:r>
      <w:proofErr w:type="gramStart"/>
      <w:r w:rsidRPr="00AB472B">
        <w:rPr>
          <w:rFonts w:cstheme="minorHAnsi"/>
        </w:rPr>
        <w:t>Bayes</w:t>
      </w:r>
      <w:proofErr w:type="gramEnd"/>
      <w:r w:rsidRPr="00AB472B">
        <w:rPr>
          <w:rFonts w:cstheme="minorHAnsi"/>
        </w:rPr>
        <w:t xml:space="preserve">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0A1A7FA" w:rsidR="00F27DC2" w:rsidRPr="00AB472B" w:rsidRDefault="00F27DC2" w:rsidP="00172234">
      <w:pPr>
        <w:rPr>
          <w:rFonts w:cstheme="minorHAnsi"/>
        </w:rPr>
      </w:pPr>
      <w:commentRangeStart w:id="19"/>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w:t>
      </w:r>
      <w:proofErr w:type="gramStart"/>
      <w:r w:rsidRPr="00AB472B">
        <w:rPr>
          <w:rFonts w:cstheme="minorHAnsi"/>
        </w:rPr>
        <w:t>Overall</w:t>
      </w:r>
      <w:proofErr w:type="gramEnd"/>
      <w:r w:rsidRPr="00AB472B">
        <w:rPr>
          <w:rFonts w:cstheme="minorHAnsi"/>
        </w:rPr>
        <w:t xml:space="preserve"> 209 (0.5%) had evidence of HIE, 549 (1.4%) died in perinatal period, 1228 (3.1%) had a low Apgar score at 5 minutes and 2013 (5.1%) required resuscitation after birth. </w:t>
      </w:r>
      <w:proofErr w:type="gramStart"/>
      <w:r w:rsidRPr="00AB472B">
        <w:rPr>
          <w:rFonts w:cstheme="minorHAnsi"/>
        </w:rPr>
        <w:t>With regard to</w:t>
      </w:r>
      <w:proofErr w:type="gramEnd"/>
      <w:r w:rsidRPr="00AB472B">
        <w:rPr>
          <w:rFonts w:cstheme="minorHAnsi"/>
        </w:rPr>
        <w:t xml:space="preserve"> antenatal factors, infants with HIE were more likely to have older </w:t>
      </w:r>
      <w:r w:rsidR="004324DA">
        <w:rPr>
          <w:rFonts w:cstheme="minorHAnsi"/>
        </w:rPr>
        <w:t xml:space="preserve">(P &lt; 0.001) </w:t>
      </w:r>
      <w:r w:rsidRPr="00AB472B">
        <w:rPr>
          <w:rFonts w:cstheme="minorHAnsi"/>
        </w:rPr>
        <w:t>but primiparous mothers, without private health insurance</w:t>
      </w:r>
      <w:r w:rsidR="004324DA">
        <w:rPr>
          <w:rFonts w:cstheme="minorHAnsi"/>
        </w:rPr>
        <w:t xml:space="preserve"> (P=0.02)</w:t>
      </w:r>
      <w:r w:rsidRPr="00AB472B">
        <w:rPr>
          <w:rFonts w:cstheme="minorHAnsi"/>
        </w:rPr>
        <w:t xml:space="preserve">. Mothers were also more likely to have placenta previa and infants more likely to be male and from multiple births; but otherwise, antenatal </w:t>
      </w:r>
      <w:r w:rsidRPr="00AB472B">
        <w:rPr>
          <w:rFonts w:cstheme="minorHAnsi"/>
        </w:rPr>
        <w:lastRenderedPageBreak/>
        <w:t>risk factors did not appear to differ substantially. With regard to growth measures, infants with HIE were more likely to be poorly grown. Infants with, and without HIE, differed for most of the intrapartum factors except the recording of a nuchal cord.</w:t>
      </w:r>
      <w:commentRangeEnd w:id="19"/>
      <w:r w:rsidR="0048421D">
        <w:rPr>
          <w:rStyle w:val="CommentReference"/>
        </w:rPr>
        <w:commentReference w:id="19"/>
      </w:r>
    </w:p>
    <w:p w14:paraId="699ED3B2" w14:textId="0D2C3B4B" w:rsidR="00205D25" w:rsidRPr="00AB472B" w:rsidRDefault="00205D25" w:rsidP="00172234">
      <w:pPr>
        <w:rPr>
          <w:rFonts w:cstheme="minorHAnsi"/>
        </w:rPr>
      </w:pPr>
    </w:p>
    <w:p w14:paraId="7C8001A6" w14:textId="5F02D1E6" w:rsidR="00AB60D2" w:rsidRPr="00C42505" w:rsidRDefault="00205D25" w:rsidP="00172234">
      <w:pPr>
        <w:rPr>
          <w:rFonts w:cstheme="minorHAnsi"/>
        </w:rPr>
      </w:pPr>
      <w:r w:rsidRPr="00C42505">
        <w:rPr>
          <w:rFonts w:cstheme="minorHAnsi"/>
        </w:rPr>
        <w:t xml:space="preserve">Feature </w:t>
      </w:r>
      <w:r w:rsidR="0073138E">
        <w:rPr>
          <w:rFonts w:cstheme="minorHAnsi"/>
        </w:rPr>
        <w:t>importance</w:t>
      </w:r>
    </w:p>
    <w:p w14:paraId="47FCB3AC" w14:textId="1991ED87" w:rsidR="00AB60D2" w:rsidRDefault="00AB60D2" w:rsidP="00172234">
      <w:pPr>
        <w:rPr>
          <w:rFonts w:cstheme="minorHAnsi"/>
        </w:rPr>
      </w:pPr>
    </w:p>
    <w:p w14:paraId="0E5203A0" w14:textId="41F497D2" w:rsidR="00AB60D2" w:rsidRDefault="00AB60D2" w:rsidP="00172234">
      <w:pPr>
        <w:rPr>
          <w:rFonts w:cstheme="minorHAnsi"/>
        </w:rPr>
      </w:pPr>
      <w:r w:rsidRPr="00AB60D2">
        <w:rPr>
          <w:rFonts w:cstheme="minorHAnsi"/>
        </w:rPr>
        <w:t xml:space="preserve">The Elastic-Net, LASSO, RFE and </w:t>
      </w:r>
      <w:r w:rsidRPr="00AB472B">
        <w:rPr>
          <w:rFonts w:cstheme="minorHAnsi"/>
        </w:rPr>
        <w:t>extra-trees feature importance metric</w:t>
      </w:r>
      <w:r w:rsidRPr="00AB60D2">
        <w:rPr>
          <w:rFonts w:cstheme="minorHAnsi"/>
        </w:rPr>
        <w:t xml:space="preserve"> </w:t>
      </w:r>
      <w:r>
        <w:rPr>
          <w:rFonts w:cstheme="minorHAnsi"/>
        </w:rPr>
        <w:t xml:space="preserve">rankings </w:t>
      </w:r>
      <w:r w:rsidRPr="00AB60D2">
        <w:rPr>
          <w:rFonts w:cstheme="minorHAnsi"/>
        </w:rPr>
        <w:t>were highly correlated (Spearman’s correlation coefficient 0.73 to 1.00), SVC was more weakly correlated with all other methods (Rho = 0.42 or 0.43 for all except the extra-trees feature importance method which was 0.53</w:t>
      </w:r>
      <w:r w:rsidR="00BF2229">
        <w:rPr>
          <w:rFonts w:cstheme="minorHAnsi"/>
        </w:rPr>
        <w:t xml:space="preserve">; </w:t>
      </w:r>
      <w:r w:rsidR="00BF2229" w:rsidRPr="00BF2229">
        <w:rPr>
          <w:rFonts w:cstheme="minorHAnsi"/>
          <w:b/>
          <w:bCs/>
        </w:rPr>
        <w:t>Supplementary Figure 1</w:t>
      </w:r>
      <w:r w:rsidRPr="00AB60D2">
        <w:rPr>
          <w:rFonts w:cstheme="minorHAnsi"/>
        </w:rPr>
        <w:t>).</w:t>
      </w:r>
    </w:p>
    <w:p w14:paraId="557F8EB1" w14:textId="77777777" w:rsidR="00AB60D2" w:rsidRDefault="00AB60D2" w:rsidP="00172234">
      <w:pPr>
        <w:rPr>
          <w:rFonts w:cstheme="minorHAnsi"/>
        </w:rPr>
      </w:pPr>
    </w:p>
    <w:p w14:paraId="30963A39" w14:textId="64874DD6" w:rsidR="00364585" w:rsidRPr="00C42505" w:rsidRDefault="00364585" w:rsidP="00172234">
      <w:pPr>
        <w:rPr>
          <w:rFonts w:cstheme="minorHAnsi"/>
        </w:rPr>
      </w:pPr>
      <w:r w:rsidRPr="00C42505">
        <w:rPr>
          <w:rFonts w:cstheme="minorHAnsi"/>
        </w:rPr>
        <w:t>Model performance</w:t>
      </w:r>
    </w:p>
    <w:p w14:paraId="35C1E8B4" w14:textId="77777777" w:rsidR="00C42505" w:rsidRPr="00AB472B" w:rsidRDefault="00C42505" w:rsidP="00172234">
      <w:pPr>
        <w:rPr>
          <w:rFonts w:cstheme="minorHAnsi"/>
          <w:i/>
          <w:iCs/>
        </w:rPr>
      </w:pP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w:t>
      </w:r>
      <w:commentRangeStart w:id="20"/>
      <w:r w:rsidRPr="00AB472B">
        <w:rPr>
          <w:rFonts w:cstheme="minorHAnsi"/>
        </w:rPr>
        <w:t>pregnancies</w:t>
      </w:r>
      <w:commentRangeEnd w:id="20"/>
      <w:r w:rsidR="00CA5FC7">
        <w:rPr>
          <w:rStyle w:val="CommentReference"/>
        </w:rPr>
        <w:commentReference w:id="20"/>
      </w:r>
      <w:r w:rsidRPr="00AB472B">
        <w:rPr>
          <w:rFonts w:cstheme="minorHAnsi"/>
        </w:rPr>
        <w:t xml:space="preserve">. </w:t>
      </w:r>
    </w:p>
    <w:p w14:paraId="16FC15EA" w14:textId="77777777" w:rsidR="001A31CB" w:rsidRPr="00AB472B" w:rsidRDefault="001A31CB" w:rsidP="00172234">
      <w:pPr>
        <w:rPr>
          <w:rFonts w:cstheme="minorHAnsi"/>
        </w:rPr>
      </w:pPr>
    </w:p>
    <w:p w14:paraId="0E446A1C" w14:textId="32579E47"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w:t>
      </w:r>
      <w:commentRangeStart w:id="21"/>
      <w:r w:rsidR="002978C8" w:rsidRPr="00AB472B">
        <w:rPr>
          <w:rFonts w:cstheme="minorHAnsi"/>
        </w:rPr>
        <w:t>20</w:t>
      </w:r>
      <w:commentRangeEnd w:id="21"/>
      <w:r w:rsidR="00CA5FC7">
        <w:rPr>
          <w:rStyle w:val="CommentReference"/>
        </w:rPr>
        <w:commentReference w:id="21"/>
      </w:r>
      <w:r w:rsidR="002978C8" w:rsidRPr="00AB472B">
        <w:rPr>
          <w:rFonts w:cstheme="minorHAnsi"/>
        </w:rPr>
        <w:t xml:space="preserve"> predictors; </w:t>
      </w:r>
      <w:r w:rsidR="002978C8" w:rsidRPr="00AB472B">
        <w:rPr>
          <w:rFonts w:cstheme="minorHAnsi"/>
          <w:b/>
          <w:bCs/>
        </w:rPr>
        <w:t>Figure 1</w:t>
      </w:r>
      <w:r w:rsidR="002978C8" w:rsidRPr="00AB472B">
        <w:rPr>
          <w:rFonts w:cstheme="minorHAnsi"/>
        </w:rPr>
        <w:t>)</w:t>
      </w:r>
      <w:r w:rsidR="00364585" w:rsidRPr="00AB472B">
        <w:rPr>
          <w:rFonts w:cstheme="minorHAnsi"/>
        </w:rPr>
        <w:t xml:space="preserve">. There was a </w:t>
      </w:r>
      <w:commentRangeStart w:id="22"/>
      <w:r w:rsidR="00364585" w:rsidRPr="00AB472B">
        <w:rPr>
          <w:rFonts w:cstheme="minorHAnsi"/>
        </w:rPr>
        <w:t>small</w:t>
      </w:r>
      <w:commentRangeEnd w:id="22"/>
      <w:r w:rsidR="00CA5FC7">
        <w:rPr>
          <w:rStyle w:val="CommentReference"/>
        </w:rPr>
        <w:commentReference w:id="22"/>
      </w:r>
      <w:r w:rsidR="00364585" w:rsidRPr="00AB472B">
        <w:rPr>
          <w:rFonts w:cstheme="minorHAnsi"/>
        </w:rPr>
        <w:t xml:space="preserve"> improvement in performance with the addition of infant birth weight (n=21 predictors) to the model (0.73 AUC 95% CI 0.67-0.79) </w:t>
      </w:r>
      <w:r w:rsidR="000C4608">
        <w:rPr>
          <w:rFonts w:cstheme="minorHAnsi"/>
        </w:rPr>
        <w:t xml:space="preserve">but no </w:t>
      </w:r>
      <w:r w:rsidR="00647B96">
        <w:rPr>
          <w:rFonts w:cstheme="minorHAnsi"/>
        </w:rPr>
        <w:t>improvement with the in</w:t>
      </w:r>
      <w:r w:rsidR="00364585" w:rsidRPr="00AB472B">
        <w:rPr>
          <w:rFonts w:cstheme="minorHAnsi"/>
        </w:rPr>
        <w:t>clusion of intrapartum measures (n=35 predictors; 0.7</w:t>
      </w:r>
      <w:r w:rsidR="00CA5FC7">
        <w:rPr>
          <w:rFonts w:cstheme="minorHAnsi"/>
        </w:rPr>
        <w:t>0</w:t>
      </w:r>
      <w:r w:rsidR="00364585" w:rsidRPr="00AB472B">
        <w:rPr>
          <w:rFonts w:cstheme="minorHAnsi"/>
        </w:rPr>
        <w:t xml:space="preserve"> AUC [95% CI 0.64-0.77]).</w:t>
      </w:r>
    </w:p>
    <w:p w14:paraId="71A77FFF" w14:textId="77777777" w:rsidR="00364585" w:rsidRPr="00AB472B" w:rsidRDefault="00364585" w:rsidP="00172234">
      <w:pPr>
        <w:rPr>
          <w:rFonts w:cstheme="minorHAnsi"/>
        </w:rPr>
      </w:pPr>
    </w:p>
    <w:p w14:paraId="7BB0DDC5" w14:textId="665FD219"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 xml:space="preserve">model performance using clinically defined </w:t>
      </w:r>
      <w:commentRangeStart w:id="23"/>
      <w:r w:rsidR="00CA5FC7">
        <w:rPr>
          <w:rFonts w:cstheme="minorHAnsi"/>
        </w:rPr>
        <w:t>variables</w:t>
      </w:r>
      <w:commentRangeEnd w:id="23"/>
      <w:r w:rsidR="00CA5FC7">
        <w:rPr>
          <w:rStyle w:val="CommentReference"/>
        </w:rPr>
        <w:commentReference w:id="23"/>
      </w:r>
      <w:r w:rsidR="00CA5FC7" w:rsidRPr="00AB472B">
        <w:rPr>
          <w:rFonts w:cstheme="minorHAnsi"/>
        </w:rPr>
        <w:t xml:space="preserve"> </w:t>
      </w:r>
      <w:r w:rsidR="009C5EF8" w:rsidRPr="00AB472B">
        <w:rPr>
          <w:rFonts w:cstheme="minorHAnsi"/>
        </w:rPr>
        <w:t>with a data-</w:t>
      </w:r>
      <w:commentRangeStart w:id="24"/>
      <w:r w:rsidR="009C5EF8" w:rsidRPr="00AB472B">
        <w:rPr>
          <w:rFonts w:cstheme="minorHAnsi"/>
        </w:rPr>
        <w:t>driven</w:t>
      </w:r>
      <w:commentRangeEnd w:id="24"/>
      <w:r w:rsidR="00CA5FC7">
        <w:rPr>
          <w:rStyle w:val="CommentReference"/>
        </w:rPr>
        <w:commentReference w:id="24"/>
      </w:r>
      <w:r w:rsidR="009C5EF8" w:rsidRPr="00AB472B">
        <w:rPr>
          <w:rFonts w:cstheme="minorHAnsi"/>
        </w:rPr>
        <w:t xml:space="preserve">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w:t>
      </w:r>
      <w:commentRangeStart w:id="25"/>
      <w:r w:rsidR="00364585" w:rsidRPr="00AB472B">
        <w:rPr>
          <w:rFonts w:cstheme="minorHAnsi"/>
        </w:rPr>
        <w:t>regression</w:t>
      </w:r>
      <w:commentRangeEnd w:id="25"/>
      <w:r w:rsidR="00CA5FC7">
        <w:rPr>
          <w:rStyle w:val="CommentReference"/>
        </w:rPr>
        <w:commentReference w:id="25"/>
      </w:r>
      <w:r w:rsidR="00364585" w:rsidRPr="00AB472B">
        <w:rPr>
          <w:rFonts w:cstheme="minorHAnsi"/>
        </w:rPr>
        <w:t xml:space="preserve"> which gave an AUC of 0.74 (95% CI 0.68-0.8</w:t>
      </w:r>
      <w:r w:rsidR="00C13AA6">
        <w:rPr>
          <w:rFonts w:cstheme="minorHAnsi"/>
        </w:rPr>
        <w:t>0</w:t>
      </w:r>
      <w:r w:rsidR="00364585" w:rsidRPr="00AB472B">
        <w:rPr>
          <w:rFonts w:cstheme="minorHAnsi"/>
        </w:rPr>
        <w:t>;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w:t>
      </w:r>
      <w:commentRangeStart w:id="26"/>
      <w:r w:rsidR="00B665BD" w:rsidRPr="00AB472B">
        <w:rPr>
          <w:rFonts w:cstheme="minorHAnsi"/>
        </w:rPr>
        <w:t>77</w:t>
      </w:r>
      <w:commentRangeEnd w:id="26"/>
      <w:r w:rsidR="00C13AA6">
        <w:rPr>
          <w:rStyle w:val="CommentReference"/>
        </w:rPr>
        <w:commentReference w:id="26"/>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 xml:space="preserve">clinically </w:t>
      </w:r>
      <w:r w:rsidR="00F22328">
        <w:rPr>
          <w:rFonts w:cstheme="minorHAnsi"/>
          <w:sz w:val="24"/>
          <w:szCs w:val="24"/>
        </w:rPr>
        <w:lastRenderedPageBreak/>
        <w:t>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7"/>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7"/>
      <w:r w:rsidR="00C13AA6">
        <w:rPr>
          <w:rStyle w:val="CommentReference"/>
        </w:rPr>
        <w:commentReference w:id="27"/>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8"/>
      <w:r w:rsidR="00743E7D">
        <w:rPr>
          <w:rFonts w:cstheme="minorHAnsi"/>
          <w:bCs/>
        </w:rPr>
        <w:t>random</w:t>
      </w:r>
      <w:commentRangeEnd w:id="28"/>
      <w:r w:rsidR="00634273">
        <w:rPr>
          <w:rStyle w:val="CommentReference"/>
        </w:rPr>
        <w:commentReference w:id="28"/>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9"/>
      <w:r w:rsidR="000C4285" w:rsidRPr="00AB472B">
        <w:rPr>
          <w:rFonts w:cstheme="minorHAnsi"/>
        </w:rPr>
        <w:t>quality</w:t>
      </w:r>
      <w:commentRangeEnd w:id="29"/>
      <w:r w:rsidR="00634273">
        <w:rPr>
          <w:rStyle w:val="CommentReference"/>
        </w:rPr>
        <w:commentReference w:id="29"/>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30"/>
      <w:r w:rsidR="000C4285" w:rsidRPr="00AB472B">
        <w:rPr>
          <w:rFonts w:cstheme="minorHAnsi"/>
        </w:rPr>
        <w:t>predictors</w:t>
      </w:r>
      <w:commentRangeEnd w:id="30"/>
      <w:r w:rsidR="00634273">
        <w:rPr>
          <w:rStyle w:val="CommentReference"/>
        </w:rPr>
        <w:commentReference w:id="30"/>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31"/>
      <w:r w:rsidR="000C4285" w:rsidRPr="00AB472B">
        <w:rPr>
          <w:rFonts w:cstheme="minorHAnsi"/>
        </w:rPr>
        <w:t>frame</w:t>
      </w:r>
      <w:commentRangeEnd w:id="31"/>
      <w:r w:rsidR="00D6302A">
        <w:rPr>
          <w:rStyle w:val="CommentReference"/>
        </w:rPr>
        <w:commentReference w:id="31"/>
      </w:r>
      <w:r w:rsidR="000C4285" w:rsidRPr="00AB472B">
        <w:rPr>
          <w:rFonts w:cstheme="minorHAnsi"/>
        </w:rPr>
        <w:t xml:space="preserve">. In addition, for this to provide a valid use to clinicians it need to be tested on recent, but also routinely collected data with likely less cleaning and more missing data points than is present in this research </w:t>
      </w:r>
      <w:commentRangeStart w:id="32"/>
      <w:r w:rsidR="000C4285" w:rsidRPr="00AB472B">
        <w:rPr>
          <w:rFonts w:cstheme="minorHAnsi"/>
        </w:rPr>
        <w:t>dataset</w:t>
      </w:r>
      <w:commentRangeEnd w:id="32"/>
      <w:r w:rsidR="00634273">
        <w:rPr>
          <w:rStyle w:val="CommentReference"/>
        </w:rPr>
        <w:commentReference w:id="32"/>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 xml:space="preserve">application across the multiple data standards and systems in place within healthcare services, and the development of adaptive risk scores to aid decisions around and before birth. Women in the highest decile of risk had risks of between </w:t>
      </w:r>
      <w:r w:rsidRPr="00AB472B">
        <w:rPr>
          <w:rFonts w:cstheme="minorHAnsi"/>
          <w:sz w:val="24"/>
          <w:szCs w:val="24"/>
        </w:rPr>
        <w:lastRenderedPageBreak/>
        <w:t>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33"/>
      <w:r w:rsidRPr="00AB472B">
        <w:rPr>
          <w:rFonts w:cstheme="minorHAnsi"/>
          <w:sz w:val="24"/>
          <w:szCs w:val="24"/>
        </w:rPr>
        <w:t>026</w:t>
      </w:r>
      <w:commentRangeEnd w:id="33"/>
      <w:r w:rsidR="005D1568">
        <w:rPr>
          <w:rStyle w:val="CommentReference"/>
        </w:rPr>
        <w:commentReference w:id="33"/>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34"/>
      <w:r w:rsidRPr="00AB472B">
        <w:rPr>
          <w:rFonts w:cstheme="minorHAnsi"/>
        </w:rPr>
        <w:t>techniques</w:t>
      </w:r>
      <w:commentRangeEnd w:id="34"/>
      <w:r w:rsidR="005D1568">
        <w:rPr>
          <w:rStyle w:val="CommentReference"/>
        </w:rPr>
        <w:commentReference w:id="34"/>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35"/>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35"/>
      <w:r w:rsidRPr="00AB472B">
        <w:rPr>
          <w:rStyle w:val="CommentReference"/>
          <w:rFonts w:cstheme="minorHAnsi"/>
          <w:sz w:val="24"/>
          <w:szCs w:val="24"/>
        </w:rPr>
        <w:commentReference w:id="35"/>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3A8AE496" w14:textId="77777777" w:rsidR="00566167" w:rsidRDefault="00917432">
      <w:pPr>
        <w:rPr>
          <w:rFonts w:cstheme="minorHAnsi"/>
          <w:bCs/>
        </w:rPr>
      </w:pPr>
      <w:commentRangeStart w:id="36"/>
      <w:r>
        <w:rPr>
          <w:rFonts w:cstheme="minorHAnsi"/>
          <w:bCs/>
        </w:rPr>
        <w:lastRenderedPageBreak/>
        <w:t xml:space="preserve">Figure </w:t>
      </w:r>
      <w:commentRangeEnd w:id="36"/>
      <w:r w:rsidR="00670DA0">
        <w:rPr>
          <w:rStyle w:val="CommentReference"/>
        </w:rPr>
        <w:commentReference w:id="36"/>
      </w:r>
      <w:r>
        <w:rPr>
          <w:rFonts w:cstheme="minorHAnsi"/>
          <w:bCs/>
        </w:rPr>
        <w:t xml:space="preserve">1. </w:t>
      </w:r>
      <w:commentRangeStart w:id="37"/>
      <w:r>
        <w:rPr>
          <w:rFonts w:cstheme="minorHAnsi"/>
          <w:bCs/>
        </w:rPr>
        <w:t>Participant inclusion flowchart</w:t>
      </w:r>
      <w:commentRangeEnd w:id="37"/>
      <w:r w:rsidR="00670DA0">
        <w:rPr>
          <w:rStyle w:val="CommentReference"/>
        </w:rPr>
        <w:commentReference w:id="37"/>
      </w:r>
    </w:p>
    <w:p w14:paraId="51CE01CD" w14:textId="77777777" w:rsidR="00566167" w:rsidRDefault="00566167">
      <w:pPr>
        <w:rPr>
          <w:rFonts w:cstheme="minorHAnsi"/>
          <w:bCs/>
        </w:rPr>
      </w:pPr>
    </w:p>
    <w:p w14:paraId="684B3765" w14:textId="77777777" w:rsidR="00566167" w:rsidRPr="00566167" w:rsidRDefault="00566167" w:rsidP="00566167">
      <w:pPr>
        <w:pStyle w:val="ListParagraph"/>
        <w:numPr>
          <w:ilvl w:val="0"/>
          <w:numId w:val="15"/>
        </w:numPr>
        <w:rPr>
          <w:rFonts w:cstheme="minorHAnsi"/>
          <w:bCs/>
        </w:rPr>
      </w:pPr>
      <w:r w:rsidRPr="00566167">
        <w:rPr>
          <w:rFonts w:cstheme="minorHAnsi"/>
          <w:bCs/>
        </w:rPr>
        <w:t>drop if il_gest_1101&lt;37</w:t>
      </w:r>
    </w:p>
    <w:p w14:paraId="289905EB" w14:textId="77777777" w:rsidR="00566167" w:rsidRPr="00566167" w:rsidRDefault="00566167" w:rsidP="00566167">
      <w:pPr>
        <w:pStyle w:val="ListParagraph"/>
        <w:numPr>
          <w:ilvl w:val="0"/>
          <w:numId w:val="15"/>
        </w:numPr>
        <w:rPr>
          <w:rFonts w:cstheme="minorHAnsi"/>
          <w:bCs/>
        </w:rPr>
      </w:pPr>
      <w:r w:rsidRPr="00566167">
        <w:rPr>
          <w:rFonts w:cstheme="minorHAnsi"/>
          <w:bCs/>
        </w:rPr>
        <w:t>drop if il_gest_1101&gt;42</w:t>
      </w:r>
    </w:p>
    <w:p w14:paraId="00E07831" w14:textId="77777777" w:rsidR="00566167" w:rsidRDefault="00566167" w:rsidP="00566167">
      <w:pPr>
        <w:pStyle w:val="ListParagraph"/>
        <w:numPr>
          <w:ilvl w:val="0"/>
          <w:numId w:val="15"/>
        </w:numPr>
        <w:rPr>
          <w:rFonts w:cstheme="minorHAnsi"/>
          <w:bCs/>
        </w:rPr>
      </w:pPr>
      <w:r w:rsidRPr="00566167">
        <w:rPr>
          <w:rFonts w:cstheme="minorHAnsi"/>
          <w:bCs/>
        </w:rPr>
        <w:t>drop if al_mage_0031&lt;16</w:t>
      </w:r>
    </w:p>
    <w:p w14:paraId="2655D49E" w14:textId="2FB8075B" w:rsidR="00917432" w:rsidRPr="00803B8A" w:rsidRDefault="00566167" w:rsidP="00803B8A">
      <w:pPr>
        <w:pStyle w:val="ListParagraph"/>
        <w:numPr>
          <w:ilvl w:val="0"/>
          <w:numId w:val="15"/>
        </w:numPr>
        <w:rPr>
          <w:rFonts w:cstheme="minorHAnsi"/>
          <w:bCs/>
        </w:rPr>
      </w:pPr>
      <w:r w:rsidRPr="00566167">
        <w:rPr>
          <w:rFonts w:cstheme="minorHAnsi"/>
          <w:bCs/>
        </w:rPr>
        <w:t>replace _cohort=2 if _year&gt;1962</w:t>
      </w:r>
      <w:r w:rsidR="00917432" w:rsidRPr="00803B8A">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lastRenderedPageBreak/>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2B79701" w:rsidR="000C4915" w:rsidRDefault="001A741F" w:rsidP="00172234">
      <w:pPr>
        <w:rPr>
          <w:rFonts w:cstheme="minorHAnsi"/>
        </w:rPr>
      </w:pPr>
      <w:commentRangeStart w:id="38"/>
      <w:r w:rsidRPr="00AB472B">
        <w:rPr>
          <w:rFonts w:cstheme="minorHAnsi"/>
        </w:rPr>
        <w:lastRenderedPageBreak/>
        <w:t xml:space="preserve">Figure </w:t>
      </w:r>
      <w:r w:rsidR="00917432">
        <w:rPr>
          <w:rFonts w:cstheme="minorHAnsi"/>
        </w:rPr>
        <w:t>2</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commentRangeEnd w:id="38"/>
      <w:r w:rsidR="00432C36">
        <w:rPr>
          <w:rStyle w:val="CommentReference"/>
        </w:rPr>
        <w:commentReference w:id="38"/>
      </w:r>
    </w:p>
    <w:p w14:paraId="3AAC7232" w14:textId="77777777" w:rsidR="0051465C" w:rsidRPr="00AB472B" w:rsidRDefault="0051465C" w:rsidP="00172234">
      <w:pPr>
        <w:rPr>
          <w:rFonts w:cstheme="minorHAnsi"/>
        </w:rPr>
      </w:pPr>
    </w:p>
    <w:p w14:paraId="3AF633E4" w14:textId="016C9C8A" w:rsidR="001A741F" w:rsidRPr="00AB472B" w:rsidRDefault="00BC5641" w:rsidP="00172234">
      <w:pPr>
        <w:rPr>
          <w:rFonts w:cstheme="minorHAnsi"/>
        </w:rPr>
      </w:pPr>
      <w:r>
        <w:rPr>
          <w:rFonts w:cstheme="minorHAnsi"/>
          <w:noProof/>
        </w:rPr>
        <w:drawing>
          <wp:inline distT="0" distB="0" distL="0" distR="0" wp14:anchorId="3EBDFDB9" wp14:editId="589EC0DF">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734D1E" w:rsidRDefault="008B098E" w:rsidP="00172234">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39"/>
      <w:r w:rsidRPr="00AB472B">
        <w:rPr>
          <w:rFonts w:cstheme="minorHAnsi"/>
          <w:bCs/>
        </w:rPr>
        <w:t>obtained from Badawi et al (1998)</w:t>
      </w:r>
      <w:commentRangeEnd w:id="39"/>
      <w:r w:rsidRPr="00AB472B">
        <w:rPr>
          <w:rStyle w:val="CommentReference"/>
          <w:rFonts w:cstheme="minorHAnsi"/>
          <w:sz w:val="24"/>
          <w:szCs w:val="24"/>
        </w:rPr>
        <w:commentReference w:id="39"/>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7CA71ACB" w14:textId="38979F8A" w:rsidR="00A25696"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2BD03E9C" w14:textId="77777777" w:rsidR="00A25696" w:rsidRDefault="00A25696">
      <w:pPr>
        <w:rPr>
          <w:rFonts w:cstheme="minorHAnsi"/>
          <w:bCs/>
        </w:rPr>
      </w:pPr>
      <w:r>
        <w:rPr>
          <w:rFonts w:cstheme="minorHAnsi"/>
          <w:bCs/>
        </w:rPr>
        <w:br w:type="page"/>
      </w:r>
    </w:p>
    <w:p w14:paraId="6EFEB977" w14:textId="011D8A1A" w:rsidR="00A25696" w:rsidRPr="00AB472B" w:rsidRDefault="00AF5EB5" w:rsidP="00A25696">
      <w:pPr>
        <w:rPr>
          <w:rFonts w:cstheme="minorHAnsi"/>
        </w:rPr>
      </w:pPr>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A25696">
        <w:rPr>
          <w:rFonts w:cstheme="minorHAnsi"/>
        </w:rPr>
        <w:t>2</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of machine learning algorithms and the antenatal and </w:t>
      </w:r>
      <w:proofErr w:type="spellStart"/>
      <w:r w:rsidR="00A25696" w:rsidRPr="00AB472B">
        <w:rPr>
          <w:rFonts w:cstheme="minorHAnsi"/>
        </w:rPr>
        <w:t>fetal</w:t>
      </w:r>
      <w:proofErr w:type="spellEnd"/>
      <w:r w:rsidR="00A25696" w:rsidRPr="00AB472B">
        <w:rPr>
          <w:rFonts w:cstheme="minorHAnsi"/>
        </w:rPr>
        <w:t xml:space="preserve"> growth dataset using features selected by elastic net</w:t>
      </w:r>
    </w:p>
    <w:p w14:paraId="3D1DFF6B" w14:textId="77777777" w:rsidR="00A25696" w:rsidRDefault="00A25696" w:rsidP="00A25696">
      <w:pPr>
        <w:rPr>
          <w:rFonts w:cstheme="minorHAnsi"/>
        </w:rPr>
      </w:pPr>
    </w:p>
    <w:p w14:paraId="42DC8902" w14:textId="3FD44365" w:rsidR="00A25696" w:rsidRDefault="00C05A0B" w:rsidP="00A25696">
      <w:pPr>
        <w:rPr>
          <w:rFonts w:cstheme="minorHAnsi"/>
        </w:rPr>
      </w:pPr>
      <w:r>
        <w:rPr>
          <w:rFonts w:cstheme="minorHAnsi"/>
          <w:noProof/>
        </w:rPr>
        <w:drawing>
          <wp:inline distT="0" distB="0" distL="0" distR="0" wp14:anchorId="4D2A4F55" wp14:editId="69A991F9">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180E31A" w14:textId="77777777" w:rsidR="00A25696" w:rsidRDefault="00A25696" w:rsidP="00A25696">
      <w:pPr>
        <w:rPr>
          <w:rFonts w:cstheme="minorHAnsi"/>
        </w:rPr>
      </w:pPr>
    </w:p>
    <w:p w14:paraId="689519F6" w14:textId="77777777" w:rsidR="00A25696" w:rsidRPr="00AB472B" w:rsidRDefault="00A25696" w:rsidP="00A25696">
      <w:pPr>
        <w:rPr>
          <w:rFonts w:cstheme="minorHAnsi"/>
          <w:color w:val="FF0000"/>
        </w:rPr>
      </w:pPr>
      <w:r w:rsidRPr="00AB472B">
        <w:rPr>
          <w:rFonts w:cstheme="minorHAnsi"/>
        </w:rPr>
        <w:t>AU</w:t>
      </w:r>
      <w:r>
        <w:rPr>
          <w:rFonts w:cstheme="minorHAnsi"/>
        </w:rPr>
        <w:t>RO</w:t>
      </w:r>
      <w:r w:rsidRPr="00AB472B">
        <w:rPr>
          <w:rFonts w:cstheme="minorHAnsi"/>
        </w:rPr>
        <w:t xml:space="preserve">C, area under the </w:t>
      </w:r>
      <w:r>
        <w:rPr>
          <w:rFonts w:cstheme="minorHAnsi"/>
        </w:rPr>
        <w:t xml:space="preserve">receiver-operator </w:t>
      </w:r>
      <w:r w:rsidRPr="00AB472B">
        <w:rPr>
          <w:rFonts w:cstheme="minorHAnsi"/>
        </w:rPr>
        <w:t>curve.</w:t>
      </w:r>
      <w:r>
        <w:rPr>
          <w:rFonts w:cstheme="minorHAnsi"/>
        </w:rPr>
        <w:t xml:space="preserve"> LR, logistic regression. NB, naïve bayes. NN, neural network. RF, random forest.</w:t>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hand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So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and also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 xml:space="preserve">Causality not necessary for prediction (e.g.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r>
        <w:t xml:space="preserve">Actually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e.g.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time period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I am struggling with the way the methods jump about e.g.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 xml:space="preserve">Can we please use </w:t>
      </w:r>
      <w:proofErr w:type="gramStart"/>
      <w:r>
        <w:t>variables ..</w:t>
      </w:r>
      <w:proofErr w:type="gramEnd"/>
      <w:r>
        <w:t xml:space="preserve">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e.g. number of variables and how missing data were dealt with I would have much higher up in description of data </w:t>
      </w:r>
    </w:p>
    <w:p w14:paraId="3D16F3BD" w14:textId="110265BC" w:rsidR="00F567C0" w:rsidRDefault="00F567C0">
      <w:pPr>
        <w:pStyle w:val="CommentText"/>
      </w:pPr>
      <w:r>
        <w:t>Also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Matt Lyon" w:date="2022-01-14T15:35:00Z" w:initials="ML">
    <w:p w14:paraId="16B5C521" w14:textId="5DE7CD64" w:rsidR="0048421D" w:rsidRDefault="0048421D">
      <w:pPr>
        <w:pStyle w:val="CommentText"/>
      </w:pPr>
      <w:r>
        <w:rPr>
          <w:rStyle w:val="CommentReference"/>
        </w:rPr>
        <w:annotationRef/>
      </w:r>
      <w:r>
        <w:t>Add effect estimates &amp; 95% CI</w:t>
      </w:r>
    </w:p>
  </w:comment>
  <w:comment w:id="20"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1" w:author="Deborah Lawlor" w:date="2021-04-13T19:03:00Z" w:initials="DL">
    <w:p w14:paraId="19953BB5" w14:textId="4FD6631F" w:rsidR="00CA5FC7" w:rsidRDefault="00CA5FC7">
      <w:pPr>
        <w:pStyle w:val="CommentText"/>
      </w:pPr>
      <w:r>
        <w:rPr>
          <w:rStyle w:val="CommentReference"/>
        </w:rPr>
        <w:annotationRef/>
      </w:r>
      <w:r>
        <w:t>So how did you get from 36 to 20 using standard logistic regression??</w:t>
      </w:r>
    </w:p>
  </w:comment>
  <w:comment w:id="22" w:author="Deborah Lawlor" w:date="2021-04-13T19:04:00Z" w:initials="DL">
    <w:p w14:paraId="7A7AA0AA" w14:textId="77777777" w:rsidR="00CA5FC7" w:rsidRDefault="00CA5FC7">
      <w:pPr>
        <w:pStyle w:val="CommentText"/>
      </w:pPr>
      <w:r>
        <w:rPr>
          <w:rStyle w:val="CommentReference"/>
        </w:rPr>
        <w:annotationRef/>
      </w:r>
      <w:r>
        <w:t>??? very small a difference of 0.02 – whereas for next one you say no improvement with difference is -0.01</w:t>
      </w:r>
    </w:p>
    <w:p w14:paraId="7802843E" w14:textId="4C95CC98" w:rsidR="00CA5FC7" w:rsidRDefault="00CA5FC7">
      <w:pPr>
        <w:pStyle w:val="CommentText"/>
      </w:pPr>
      <w:r>
        <w:t>These results = all three models have similar good discrimination</w:t>
      </w:r>
    </w:p>
  </w:comment>
  <w:comment w:id="23" w:author="Deborah Lawlor" w:date="2021-04-13T19:05:00Z" w:initials="DL">
    <w:p w14:paraId="000EFB15" w14:textId="3EA2CA33" w:rsidR="00CA5FC7" w:rsidRDefault="00CA5FC7">
      <w:pPr>
        <w:pStyle w:val="CommentText"/>
      </w:pPr>
      <w:r>
        <w:rPr>
          <w:rStyle w:val="CommentReference"/>
        </w:rPr>
        <w:annotationRef/>
      </w:r>
    </w:p>
  </w:comment>
  <w:comment w:id="24"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5" w:author="Deborah Lawlor" w:date="2021-04-13T19:06:00Z" w:initials="DL">
    <w:p w14:paraId="2E0BFE99" w14:textId="2B3AA654" w:rsidR="00CA5FC7" w:rsidRDefault="00CA5FC7">
      <w:pPr>
        <w:pStyle w:val="CommentText"/>
      </w:pPr>
      <w:r>
        <w:rPr>
          <w:rStyle w:val="CommentReference"/>
        </w:rPr>
        <w:annotationRef/>
      </w:r>
      <w:r>
        <w:t xml:space="preserve">No surprise really and what commonly used -certainly in the literature I read – which is why I think doing just one of these different methods would be more appropriate for the </w:t>
      </w:r>
      <w:r w:rsidR="00C13AA6">
        <w:t>paper OR may be 2 separate papers</w:t>
      </w:r>
    </w:p>
  </w:comment>
  <w:comment w:id="26" w:author="Deborah Lawlor" w:date="2021-04-13T19:08:00Z" w:initials="DL">
    <w:p w14:paraId="50CC23A7" w14:textId="5F10524C" w:rsidR="00C13AA6" w:rsidRDefault="00C13AA6">
      <w:pPr>
        <w:pStyle w:val="CommentText"/>
      </w:pPr>
      <w:r>
        <w:rPr>
          <w:rStyle w:val="CommentReference"/>
        </w:rPr>
        <w:annotationRef/>
      </w:r>
      <w:r>
        <w:t>Please don’t just present p-values like this – give the difference in AUC (95%CI)</w:t>
      </w:r>
    </w:p>
  </w:comment>
  <w:comment w:id="27"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8"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9"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30"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31"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32"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33"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34"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3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6" w:author="Matt Lyon" w:date="2022-01-14T15:18:00Z" w:initials="ML">
    <w:p w14:paraId="0A04B785" w14:textId="4E7CB68A" w:rsidR="00670DA0" w:rsidRDefault="00670DA0">
      <w:pPr>
        <w:pStyle w:val="CommentText"/>
      </w:pPr>
      <w:r>
        <w:t xml:space="preserve">Placeholder - </w:t>
      </w:r>
      <w:r>
        <w:rPr>
          <w:rStyle w:val="CommentReference"/>
        </w:rPr>
        <w:annotationRef/>
      </w:r>
      <w:r>
        <w:rPr>
          <w:rStyle w:val="CommentReference"/>
        </w:rPr>
        <w:t>n</w:t>
      </w:r>
      <w:r>
        <w:t>ot yet done as may change</w:t>
      </w:r>
    </w:p>
  </w:comment>
  <w:comment w:id="37" w:author="Matt Lyon" w:date="2022-01-14T15:18:00Z" w:initials="ML">
    <w:p w14:paraId="6F0E4B0B" w14:textId="5928F5CE" w:rsidR="00670DA0" w:rsidRPr="00670DA0" w:rsidRDefault="00670DA0" w:rsidP="00670DA0">
      <w:pPr>
        <w:rPr>
          <w:rFonts w:ascii="Times New Roman" w:eastAsia="Times New Roman" w:hAnsi="Times New Roman" w:cs="Times New Roman"/>
          <w:lang w:eastAsia="en-GB"/>
        </w:rPr>
      </w:pPr>
      <w:r>
        <w:rPr>
          <w:rStyle w:val="CommentReference"/>
        </w:rPr>
        <w:annotationRef/>
      </w:r>
      <w:r w:rsidRPr="00670DA0">
        <w:rPr>
          <w:rFonts w:ascii="Times New Roman" w:eastAsia="Times New Roman" w:hAnsi="Times New Roman" w:cs="Times New Roman"/>
          <w:lang w:eastAsia="en-GB"/>
        </w:rPr>
        <w:t>Describe the flow of participants through the study, including the number of participants with and without the outcome</w:t>
      </w:r>
    </w:p>
  </w:comment>
  <w:comment w:id="38" w:author="Matt Lyon" w:date="2022-01-19T11:48:00Z" w:initials="ML">
    <w:p w14:paraId="77CECC8B" w14:textId="40BAA976" w:rsidR="00432C36" w:rsidRDefault="00432C36">
      <w:pPr>
        <w:pStyle w:val="CommentText"/>
      </w:pPr>
      <w:r>
        <w:rPr>
          <w:rStyle w:val="CommentReference"/>
        </w:rPr>
        <w:annotationRef/>
      </w:r>
      <w:r>
        <w:t xml:space="preserve">DAL suggests </w:t>
      </w:r>
      <w:proofErr w:type="gramStart"/>
      <w:r>
        <w:t>to use</w:t>
      </w:r>
      <w:proofErr w:type="gramEnd"/>
      <w:r>
        <w:t xml:space="preserve"> </w:t>
      </w:r>
      <w:proofErr w:type="spellStart"/>
      <w:r>
        <w:t>elasticnet</w:t>
      </w:r>
      <w:proofErr w:type="spellEnd"/>
      <w:r>
        <w:t xml:space="preserve"> LR</w:t>
      </w:r>
      <w:r w:rsidR="00071E6A">
        <w:t xml:space="preserve"> on the three datasets for Badawi only &amp; Badawi + all other variables</w:t>
      </w:r>
    </w:p>
  </w:comment>
  <w:comment w:id="39"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16B5C521" w15:done="0"/>
  <w15:commentEx w15:paraId="454D9109" w15:done="0"/>
  <w15:commentEx w15:paraId="19953BB5" w15:done="0"/>
  <w15:commentEx w15:paraId="7802843E" w15:done="0"/>
  <w15:commentEx w15:paraId="000EFB15" w15:done="0"/>
  <w15:commentEx w15:paraId="0633D37C" w15:done="0"/>
  <w15:commentEx w15:paraId="2E0BFE99" w15:done="0"/>
  <w15:commentEx w15:paraId="50CC23A7"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0A04B785" w15:done="0"/>
  <w15:commentEx w15:paraId="6F0E4B0B" w15:done="0"/>
  <w15:commentEx w15:paraId="77CECC8B"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58C16AB" w16cex:dateUtc="2022-01-14T15:35:00Z"/>
  <w16cex:commentExtensible w16cex:durableId="24206922" w16cex:dateUtc="2021-04-13T18:01:00Z"/>
  <w16cex:commentExtensible w16cex:durableId="2420696B" w16cex:dateUtc="2021-04-13T18:03:00Z"/>
  <w16cex:commentExtensible w16cex:durableId="242069AB" w16cex:dateUtc="2021-04-13T18:04:00Z"/>
  <w16cex:commentExtensible w16cex:durableId="242069EB" w16cex:dateUtc="2021-04-13T18:05:00Z"/>
  <w16cex:commentExtensible w16cex:durableId="242069F8" w16cex:dateUtc="2021-04-13T18:05:00Z"/>
  <w16cex:commentExtensible w16cex:durableId="24206A51" w16cex:dateUtc="2021-04-13T18:06:00Z"/>
  <w16cex:commentExtensible w16cex:durableId="24206ACA" w16cex:dateUtc="2021-04-13T18:08: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8C12D5" w16cex:dateUtc="2022-01-14T15:18:00Z"/>
  <w16cex:commentExtensible w16cex:durableId="258C12D0" w16cex:dateUtc="2022-01-14T15:18:00Z"/>
  <w16cex:commentExtensible w16cex:durableId="259278FC" w16cex:dateUtc="2022-01-19T11:48: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16B5C521" w16cid:durableId="258C16AB"/>
  <w16cid:commentId w16cid:paraId="454D9109" w16cid:durableId="24206922"/>
  <w16cid:commentId w16cid:paraId="19953BB5" w16cid:durableId="2420696B"/>
  <w16cid:commentId w16cid:paraId="7802843E" w16cid:durableId="242069AB"/>
  <w16cid:commentId w16cid:paraId="000EFB15" w16cid:durableId="242069EB"/>
  <w16cid:commentId w16cid:paraId="0633D37C" w16cid:durableId="242069F8"/>
  <w16cid:commentId w16cid:paraId="2E0BFE99" w16cid:durableId="24206A51"/>
  <w16cid:commentId w16cid:paraId="50CC23A7" w16cid:durableId="24206ACA"/>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0A04B785" w16cid:durableId="258C12D5"/>
  <w16cid:commentId w16cid:paraId="6F0E4B0B" w16cid:durableId="258C12D0"/>
  <w16cid:commentId w16cid:paraId="77CECC8B" w16cid:durableId="259278FC"/>
  <w16cid:commentId w16cid:paraId="75D381C9" w16cid:durableId="23F9A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92CE8" w14:textId="77777777" w:rsidR="0036199B" w:rsidRDefault="0036199B" w:rsidP="006B32F3">
      <w:r>
        <w:separator/>
      </w:r>
    </w:p>
  </w:endnote>
  <w:endnote w:type="continuationSeparator" w:id="0">
    <w:p w14:paraId="082F5210" w14:textId="77777777" w:rsidR="0036199B" w:rsidRDefault="0036199B"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A56316" w14:textId="77777777" w:rsidR="0036199B" w:rsidRDefault="0036199B" w:rsidP="006B32F3">
      <w:r>
        <w:separator/>
      </w:r>
    </w:p>
  </w:footnote>
  <w:footnote w:type="continuationSeparator" w:id="0">
    <w:p w14:paraId="3213F180" w14:textId="77777777" w:rsidR="0036199B" w:rsidRDefault="0036199B"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
  </w:num>
  <w:num w:numId="4">
    <w:abstractNumId w:val="4"/>
  </w:num>
  <w:num w:numId="5">
    <w:abstractNumId w:val="14"/>
  </w:num>
  <w:num w:numId="6">
    <w:abstractNumId w:val="3"/>
  </w:num>
  <w:num w:numId="7">
    <w:abstractNumId w:val="0"/>
  </w:num>
  <w:num w:numId="8">
    <w:abstractNumId w:val="5"/>
  </w:num>
  <w:num w:numId="9">
    <w:abstractNumId w:val="12"/>
  </w:num>
  <w:num w:numId="10">
    <w:abstractNumId w:val="10"/>
  </w:num>
  <w:num w:numId="11">
    <w:abstractNumId w:val="9"/>
  </w:num>
  <w:num w:numId="12">
    <w:abstractNumId w:val="11"/>
  </w:num>
  <w:num w:numId="13">
    <w:abstractNumId w:val="7"/>
  </w:num>
  <w:num w:numId="14">
    <w:abstractNumId w:val="1"/>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5729"/>
    <w:rsid w:val="00056A6F"/>
    <w:rsid w:val="00056BBD"/>
    <w:rsid w:val="00057F25"/>
    <w:rsid w:val="00060626"/>
    <w:rsid w:val="00062385"/>
    <w:rsid w:val="0006354B"/>
    <w:rsid w:val="00066739"/>
    <w:rsid w:val="000669B8"/>
    <w:rsid w:val="00070E8B"/>
    <w:rsid w:val="000711C1"/>
    <w:rsid w:val="000719C8"/>
    <w:rsid w:val="00071E2D"/>
    <w:rsid w:val="00071E6A"/>
    <w:rsid w:val="00074315"/>
    <w:rsid w:val="0007448A"/>
    <w:rsid w:val="000760FE"/>
    <w:rsid w:val="00076DB8"/>
    <w:rsid w:val="00080F23"/>
    <w:rsid w:val="000831D5"/>
    <w:rsid w:val="00086C5E"/>
    <w:rsid w:val="00087EAC"/>
    <w:rsid w:val="00090E50"/>
    <w:rsid w:val="0009136E"/>
    <w:rsid w:val="00092B67"/>
    <w:rsid w:val="00093E29"/>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1CC0"/>
    <w:rsid w:val="00132E94"/>
    <w:rsid w:val="0013564A"/>
    <w:rsid w:val="001358FE"/>
    <w:rsid w:val="00137976"/>
    <w:rsid w:val="00140B7B"/>
    <w:rsid w:val="00143758"/>
    <w:rsid w:val="00151DC1"/>
    <w:rsid w:val="00152ED0"/>
    <w:rsid w:val="00153E96"/>
    <w:rsid w:val="001549C8"/>
    <w:rsid w:val="0015770C"/>
    <w:rsid w:val="00160CCE"/>
    <w:rsid w:val="00160F0D"/>
    <w:rsid w:val="0016120E"/>
    <w:rsid w:val="001646CD"/>
    <w:rsid w:val="00164C38"/>
    <w:rsid w:val="0016535A"/>
    <w:rsid w:val="001667BB"/>
    <w:rsid w:val="00171053"/>
    <w:rsid w:val="00171F02"/>
    <w:rsid w:val="00172234"/>
    <w:rsid w:val="00174780"/>
    <w:rsid w:val="0017582A"/>
    <w:rsid w:val="00175CEB"/>
    <w:rsid w:val="001769B3"/>
    <w:rsid w:val="00183E2E"/>
    <w:rsid w:val="00184889"/>
    <w:rsid w:val="00185C75"/>
    <w:rsid w:val="0018640A"/>
    <w:rsid w:val="0019154A"/>
    <w:rsid w:val="00192301"/>
    <w:rsid w:val="001944E7"/>
    <w:rsid w:val="00194C6D"/>
    <w:rsid w:val="00194DD7"/>
    <w:rsid w:val="001951F4"/>
    <w:rsid w:val="00195F9B"/>
    <w:rsid w:val="001966AD"/>
    <w:rsid w:val="00196C1E"/>
    <w:rsid w:val="001A047F"/>
    <w:rsid w:val="001A0D50"/>
    <w:rsid w:val="001A31CB"/>
    <w:rsid w:val="001A3DC7"/>
    <w:rsid w:val="001A5757"/>
    <w:rsid w:val="001A741F"/>
    <w:rsid w:val="001A7B4A"/>
    <w:rsid w:val="001A7DAF"/>
    <w:rsid w:val="001B0382"/>
    <w:rsid w:val="001B1466"/>
    <w:rsid w:val="001B3FAE"/>
    <w:rsid w:val="001B414B"/>
    <w:rsid w:val="001B46C3"/>
    <w:rsid w:val="001B67D6"/>
    <w:rsid w:val="001B7143"/>
    <w:rsid w:val="001C08C1"/>
    <w:rsid w:val="001C1081"/>
    <w:rsid w:val="001C38FF"/>
    <w:rsid w:val="001C7CE2"/>
    <w:rsid w:val="001D02E5"/>
    <w:rsid w:val="001D12E1"/>
    <w:rsid w:val="001D17B1"/>
    <w:rsid w:val="001D26FA"/>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55DA"/>
    <w:rsid w:val="00217233"/>
    <w:rsid w:val="00217BF1"/>
    <w:rsid w:val="002206B9"/>
    <w:rsid w:val="00222E22"/>
    <w:rsid w:val="00225353"/>
    <w:rsid w:val="002258F2"/>
    <w:rsid w:val="00226DA4"/>
    <w:rsid w:val="00231C9A"/>
    <w:rsid w:val="002350B9"/>
    <w:rsid w:val="00235A5B"/>
    <w:rsid w:val="0023769B"/>
    <w:rsid w:val="00241DB6"/>
    <w:rsid w:val="002425C7"/>
    <w:rsid w:val="00243F7A"/>
    <w:rsid w:val="00245582"/>
    <w:rsid w:val="002465DA"/>
    <w:rsid w:val="00246A4A"/>
    <w:rsid w:val="00247054"/>
    <w:rsid w:val="00247C82"/>
    <w:rsid w:val="00251AA3"/>
    <w:rsid w:val="00253130"/>
    <w:rsid w:val="002540C9"/>
    <w:rsid w:val="0025438C"/>
    <w:rsid w:val="00254848"/>
    <w:rsid w:val="00254F4D"/>
    <w:rsid w:val="002603CD"/>
    <w:rsid w:val="00262B37"/>
    <w:rsid w:val="00262D50"/>
    <w:rsid w:val="00262F08"/>
    <w:rsid w:val="002631BD"/>
    <w:rsid w:val="00263A1B"/>
    <w:rsid w:val="00264667"/>
    <w:rsid w:val="002705EF"/>
    <w:rsid w:val="00273536"/>
    <w:rsid w:val="00273AA4"/>
    <w:rsid w:val="00273B90"/>
    <w:rsid w:val="00274F10"/>
    <w:rsid w:val="00276295"/>
    <w:rsid w:val="002777FA"/>
    <w:rsid w:val="00280F81"/>
    <w:rsid w:val="00281AC0"/>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02FB"/>
    <w:rsid w:val="002B046C"/>
    <w:rsid w:val="002B0CDF"/>
    <w:rsid w:val="002B3D1B"/>
    <w:rsid w:val="002C1DF4"/>
    <w:rsid w:val="002C23EC"/>
    <w:rsid w:val="002C2C69"/>
    <w:rsid w:val="002C3A7B"/>
    <w:rsid w:val="002C3F73"/>
    <w:rsid w:val="002C439D"/>
    <w:rsid w:val="002D223F"/>
    <w:rsid w:val="002D5D88"/>
    <w:rsid w:val="002D61C6"/>
    <w:rsid w:val="002D6DBB"/>
    <w:rsid w:val="002D77AB"/>
    <w:rsid w:val="002E0943"/>
    <w:rsid w:val="002E20A1"/>
    <w:rsid w:val="002E23BA"/>
    <w:rsid w:val="002E52E5"/>
    <w:rsid w:val="002E6FC6"/>
    <w:rsid w:val="002F1007"/>
    <w:rsid w:val="002F3119"/>
    <w:rsid w:val="002F3DC6"/>
    <w:rsid w:val="003002DE"/>
    <w:rsid w:val="003043A5"/>
    <w:rsid w:val="003070F9"/>
    <w:rsid w:val="00310C06"/>
    <w:rsid w:val="00315535"/>
    <w:rsid w:val="00315DB1"/>
    <w:rsid w:val="00316E79"/>
    <w:rsid w:val="0031795B"/>
    <w:rsid w:val="00321122"/>
    <w:rsid w:val="00321971"/>
    <w:rsid w:val="00322745"/>
    <w:rsid w:val="00323A40"/>
    <w:rsid w:val="003241CF"/>
    <w:rsid w:val="0032484B"/>
    <w:rsid w:val="00327F28"/>
    <w:rsid w:val="00332A6B"/>
    <w:rsid w:val="0033533A"/>
    <w:rsid w:val="00336F5C"/>
    <w:rsid w:val="00337C0B"/>
    <w:rsid w:val="00337D80"/>
    <w:rsid w:val="0034281A"/>
    <w:rsid w:val="003440BB"/>
    <w:rsid w:val="003459E8"/>
    <w:rsid w:val="00345D79"/>
    <w:rsid w:val="00353099"/>
    <w:rsid w:val="00353B09"/>
    <w:rsid w:val="0036199B"/>
    <w:rsid w:val="00361B41"/>
    <w:rsid w:val="00361B53"/>
    <w:rsid w:val="00363265"/>
    <w:rsid w:val="00364585"/>
    <w:rsid w:val="00367A25"/>
    <w:rsid w:val="00370873"/>
    <w:rsid w:val="00371562"/>
    <w:rsid w:val="00372E1B"/>
    <w:rsid w:val="0037327E"/>
    <w:rsid w:val="003745B5"/>
    <w:rsid w:val="00374DC9"/>
    <w:rsid w:val="00375C24"/>
    <w:rsid w:val="003778AE"/>
    <w:rsid w:val="003840FA"/>
    <w:rsid w:val="00384692"/>
    <w:rsid w:val="00384F4F"/>
    <w:rsid w:val="00385449"/>
    <w:rsid w:val="00386C6D"/>
    <w:rsid w:val="003954DE"/>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E5150"/>
    <w:rsid w:val="003F018C"/>
    <w:rsid w:val="003F0316"/>
    <w:rsid w:val="003F1257"/>
    <w:rsid w:val="003F721C"/>
    <w:rsid w:val="003F7F37"/>
    <w:rsid w:val="00400D63"/>
    <w:rsid w:val="00401107"/>
    <w:rsid w:val="00401177"/>
    <w:rsid w:val="00401427"/>
    <w:rsid w:val="00401CA1"/>
    <w:rsid w:val="00402E97"/>
    <w:rsid w:val="0040360D"/>
    <w:rsid w:val="004036AE"/>
    <w:rsid w:val="00404A19"/>
    <w:rsid w:val="00407560"/>
    <w:rsid w:val="004113BF"/>
    <w:rsid w:val="00415681"/>
    <w:rsid w:val="0041607A"/>
    <w:rsid w:val="004162A5"/>
    <w:rsid w:val="00421A29"/>
    <w:rsid w:val="00423C61"/>
    <w:rsid w:val="00426DFA"/>
    <w:rsid w:val="00427082"/>
    <w:rsid w:val="004303BE"/>
    <w:rsid w:val="00431A46"/>
    <w:rsid w:val="004324DA"/>
    <w:rsid w:val="00432C36"/>
    <w:rsid w:val="00432EB4"/>
    <w:rsid w:val="004333F1"/>
    <w:rsid w:val="00433820"/>
    <w:rsid w:val="00436264"/>
    <w:rsid w:val="00436380"/>
    <w:rsid w:val="004406AB"/>
    <w:rsid w:val="00440AEC"/>
    <w:rsid w:val="00440B9D"/>
    <w:rsid w:val="00442ABF"/>
    <w:rsid w:val="00442BCC"/>
    <w:rsid w:val="00444E56"/>
    <w:rsid w:val="0044669D"/>
    <w:rsid w:val="0044673E"/>
    <w:rsid w:val="00451915"/>
    <w:rsid w:val="00452073"/>
    <w:rsid w:val="00452D8E"/>
    <w:rsid w:val="004560B3"/>
    <w:rsid w:val="00456DD2"/>
    <w:rsid w:val="00463C04"/>
    <w:rsid w:val="004652D0"/>
    <w:rsid w:val="00466642"/>
    <w:rsid w:val="00471B31"/>
    <w:rsid w:val="00473F7A"/>
    <w:rsid w:val="00476DB3"/>
    <w:rsid w:val="00477397"/>
    <w:rsid w:val="004836D2"/>
    <w:rsid w:val="0048421D"/>
    <w:rsid w:val="00485435"/>
    <w:rsid w:val="004870AF"/>
    <w:rsid w:val="00495800"/>
    <w:rsid w:val="00496912"/>
    <w:rsid w:val="00497423"/>
    <w:rsid w:val="004A14C3"/>
    <w:rsid w:val="004A444C"/>
    <w:rsid w:val="004A61E4"/>
    <w:rsid w:val="004B0E8D"/>
    <w:rsid w:val="004B2AD4"/>
    <w:rsid w:val="004B4806"/>
    <w:rsid w:val="004B5DB0"/>
    <w:rsid w:val="004C0F54"/>
    <w:rsid w:val="004C27FB"/>
    <w:rsid w:val="004C29E7"/>
    <w:rsid w:val="004C54E0"/>
    <w:rsid w:val="004D07A4"/>
    <w:rsid w:val="004D0F85"/>
    <w:rsid w:val="004E316F"/>
    <w:rsid w:val="004E5917"/>
    <w:rsid w:val="004E5C4A"/>
    <w:rsid w:val="004E651A"/>
    <w:rsid w:val="004E6768"/>
    <w:rsid w:val="004F1623"/>
    <w:rsid w:val="004F235D"/>
    <w:rsid w:val="004F2B11"/>
    <w:rsid w:val="004F4241"/>
    <w:rsid w:val="004F7E0D"/>
    <w:rsid w:val="00501BB1"/>
    <w:rsid w:val="00504C79"/>
    <w:rsid w:val="005062B3"/>
    <w:rsid w:val="00510E2D"/>
    <w:rsid w:val="005118F1"/>
    <w:rsid w:val="00511FCF"/>
    <w:rsid w:val="00513DDF"/>
    <w:rsid w:val="0051465C"/>
    <w:rsid w:val="00514A12"/>
    <w:rsid w:val="005162D8"/>
    <w:rsid w:val="00516A49"/>
    <w:rsid w:val="005202BE"/>
    <w:rsid w:val="0052102B"/>
    <w:rsid w:val="00521CEB"/>
    <w:rsid w:val="00523040"/>
    <w:rsid w:val="00523EE9"/>
    <w:rsid w:val="00524002"/>
    <w:rsid w:val="00524831"/>
    <w:rsid w:val="00524919"/>
    <w:rsid w:val="00527830"/>
    <w:rsid w:val="005279D0"/>
    <w:rsid w:val="0053015B"/>
    <w:rsid w:val="00534A5D"/>
    <w:rsid w:val="00537951"/>
    <w:rsid w:val="00542AFF"/>
    <w:rsid w:val="005449FB"/>
    <w:rsid w:val="00545C2B"/>
    <w:rsid w:val="00547826"/>
    <w:rsid w:val="00553F49"/>
    <w:rsid w:val="0055504C"/>
    <w:rsid w:val="005614C8"/>
    <w:rsid w:val="005630A4"/>
    <w:rsid w:val="00563B42"/>
    <w:rsid w:val="00566167"/>
    <w:rsid w:val="00566679"/>
    <w:rsid w:val="00566BE4"/>
    <w:rsid w:val="00570879"/>
    <w:rsid w:val="0057340E"/>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B0268"/>
    <w:rsid w:val="005B0D1C"/>
    <w:rsid w:val="005B2348"/>
    <w:rsid w:val="005B3080"/>
    <w:rsid w:val="005B366A"/>
    <w:rsid w:val="005B478D"/>
    <w:rsid w:val="005B5372"/>
    <w:rsid w:val="005B68D5"/>
    <w:rsid w:val="005B7AD0"/>
    <w:rsid w:val="005C0258"/>
    <w:rsid w:val="005C233C"/>
    <w:rsid w:val="005C6BA0"/>
    <w:rsid w:val="005C6C59"/>
    <w:rsid w:val="005D1568"/>
    <w:rsid w:val="005D18CA"/>
    <w:rsid w:val="005D19D6"/>
    <w:rsid w:val="005D1E93"/>
    <w:rsid w:val="005D2786"/>
    <w:rsid w:val="005D5979"/>
    <w:rsid w:val="005D5998"/>
    <w:rsid w:val="005E1049"/>
    <w:rsid w:val="005E143A"/>
    <w:rsid w:val="005E1452"/>
    <w:rsid w:val="005E2042"/>
    <w:rsid w:val="005E35CA"/>
    <w:rsid w:val="005E3B18"/>
    <w:rsid w:val="005E3EA9"/>
    <w:rsid w:val="005E4B7E"/>
    <w:rsid w:val="005E580F"/>
    <w:rsid w:val="005F00C6"/>
    <w:rsid w:val="005F03E0"/>
    <w:rsid w:val="005F0C35"/>
    <w:rsid w:val="005F1D1A"/>
    <w:rsid w:val="005F4173"/>
    <w:rsid w:val="005F580D"/>
    <w:rsid w:val="005F58B4"/>
    <w:rsid w:val="005F6E8C"/>
    <w:rsid w:val="0060179B"/>
    <w:rsid w:val="0060289D"/>
    <w:rsid w:val="006055F7"/>
    <w:rsid w:val="00607CEB"/>
    <w:rsid w:val="00610ECA"/>
    <w:rsid w:val="00611919"/>
    <w:rsid w:val="00612C44"/>
    <w:rsid w:val="0061501C"/>
    <w:rsid w:val="00615E1B"/>
    <w:rsid w:val="0062007F"/>
    <w:rsid w:val="00622760"/>
    <w:rsid w:val="006234FC"/>
    <w:rsid w:val="00624A8D"/>
    <w:rsid w:val="00624F90"/>
    <w:rsid w:val="0063068B"/>
    <w:rsid w:val="00630CE5"/>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70DA0"/>
    <w:rsid w:val="00677B70"/>
    <w:rsid w:val="00677DC9"/>
    <w:rsid w:val="00681F63"/>
    <w:rsid w:val="00682413"/>
    <w:rsid w:val="006832CD"/>
    <w:rsid w:val="0068611F"/>
    <w:rsid w:val="00686879"/>
    <w:rsid w:val="00687ADF"/>
    <w:rsid w:val="00687F0C"/>
    <w:rsid w:val="00690C09"/>
    <w:rsid w:val="00692A24"/>
    <w:rsid w:val="00693B31"/>
    <w:rsid w:val="00694A52"/>
    <w:rsid w:val="006A1EE7"/>
    <w:rsid w:val="006A384E"/>
    <w:rsid w:val="006A5511"/>
    <w:rsid w:val="006A74D9"/>
    <w:rsid w:val="006A7A7C"/>
    <w:rsid w:val="006B2ED1"/>
    <w:rsid w:val="006B32F3"/>
    <w:rsid w:val="006B4421"/>
    <w:rsid w:val="006B68D1"/>
    <w:rsid w:val="006B6ADC"/>
    <w:rsid w:val="006B6F91"/>
    <w:rsid w:val="006C2713"/>
    <w:rsid w:val="006C4DEA"/>
    <w:rsid w:val="006C5A3D"/>
    <w:rsid w:val="006C756C"/>
    <w:rsid w:val="006D3E11"/>
    <w:rsid w:val="006D3F77"/>
    <w:rsid w:val="006D5746"/>
    <w:rsid w:val="006E46B6"/>
    <w:rsid w:val="006E4AA7"/>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138E"/>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762"/>
    <w:rsid w:val="007A688A"/>
    <w:rsid w:val="007A6AD4"/>
    <w:rsid w:val="007B1126"/>
    <w:rsid w:val="007B385B"/>
    <w:rsid w:val="007B45B9"/>
    <w:rsid w:val="007C0035"/>
    <w:rsid w:val="007C01E2"/>
    <w:rsid w:val="007C2E73"/>
    <w:rsid w:val="007C309A"/>
    <w:rsid w:val="007C3C71"/>
    <w:rsid w:val="007C3DF6"/>
    <w:rsid w:val="007C3E5E"/>
    <w:rsid w:val="007C764D"/>
    <w:rsid w:val="007D0C20"/>
    <w:rsid w:val="007D0F07"/>
    <w:rsid w:val="007D1270"/>
    <w:rsid w:val="007D4B29"/>
    <w:rsid w:val="007D581F"/>
    <w:rsid w:val="007D7476"/>
    <w:rsid w:val="007E2608"/>
    <w:rsid w:val="007E38BE"/>
    <w:rsid w:val="007E5BC1"/>
    <w:rsid w:val="007F0A94"/>
    <w:rsid w:val="007F351B"/>
    <w:rsid w:val="007F3C52"/>
    <w:rsid w:val="007F6611"/>
    <w:rsid w:val="007F6E54"/>
    <w:rsid w:val="007F7213"/>
    <w:rsid w:val="0080060E"/>
    <w:rsid w:val="00801A55"/>
    <w:rsid w:val="00801E05"/>
    <w:rsid w:val="00803B8A"/>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064F"/>
    <w:rsid w:val="008521BA"/>
    <w:rsid w:val="00852ECA"/>
    <w:rsid w:val="0085357A"/>
    <w:rsid w:val="008535A4"/>
    <w:rsid w:val="00855A68"/>
    <w:rsid w:val="0086188C"/>
    <w:rsid w:val="00861A11"/>
    <w:rsid w:val="00862529"/>
    <w:rsid w:val="008641F3"/>
    <w:rsid w:val="00867189"/>
    <w:rsid w:val="008715EE"/>
    <w:rsid w:val="008719FC"/>
    <w:rsid w:val="008724B0"/>
    <w:rsid w:val="00873A29"/>
    <w:rsid w:val="00876BE0"/>
    <w:rsid w:val="00877FCB"/>
    <w:rsid w:val="008811A0"/>
    <w:rsid w:val="0088767B"/>
    <w:rsid w:val="00887FCA"/>
    <w:rsid w:val="00890FED"/>
    <w:rsid w:val="00896E0E"/>
    <w:rsid w:val="008A1865"/>
    <w:rsid w:val="008A340D"/>
    <w:rsid w:val="008A4130"/>
    <w:rsid w:val="008A73C5"/>
    <w:rsid w:val="008A7E85"/>
    <w:rsid w:val="008B098E"/>
    <w:rsid w:val="008B0BFB"/>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3648"/>
    <w:rsid w:val="00914C28"/>
    <w:rsid w:val="00917432"/>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53AF"/>
    <w:rsid w:val="009B6A6D"/>
    <w:rsid w:val="009C15C0"/>
    <w:rsid w:val="009C35AA"/>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5696"/>
    <w:rsid w:val="00A27BF0"/>
    <w:rsid w:val="00A3007D"/>
    <w:rsid w:val="00A30732"/>
    <w:rsid w:val="00A310AE"/>
    <w:rsid w:val="00A31563"/>
    <w:rsid w:val="00A31A09"/>
    <w:rsid w:val="00A328B6"/>
    <w:rsid w:val="00A32E69"/>
    <w:rsid w:val="00A345F9"/>
    <w:rsid w:val="00A3618D"/>
    <w:rsid w:val="00A36EC0"/>
    <w:rsid w:val="00A404C1"/>
    <w:rsid w:val="00A439FA"/>
    <w:rsid w:val="00A469AC"/>
    <w:rsid w:val="00A5226E"/>
    <w:rsid w:val="00A528A1"/>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6346"/>
    <w:rsid w:val="00A97098"/>
    <w:rsid w:val="00AA134B"/>
    <w:rsid w:val="00AA7328"/>
    <w:rsid w:val="00AB0380"/>
    <w:rsid w:val="00AB172F"/>
    <w:rsid w:val="00AB1D43"/>
    <w:rsid w:val="00AB38FE"/>
    <w:rsid w:val="00AB3CC2"/>
    <w:rsid w:val="00AB472B"/>
    <w:rsid w:val="00AB587E"/>
    <w:rsid w:val="00AB60D2"/>
    <w:rsid w:val="00AB7A6B"/>
    <w:rsid w:val="00AC05E2"/>
    <w:rsid w:val="00AC1AB3"/>
    <w:rsid w:val="00AC27B0"/>
    <w:rsid w:val="00AC3789"/>
    <w:rsid w:val="00AC462E"/>
    <w:rsid w:val="00AC5A78"/>
    <w:rsid w:val="00AC5BEC"/>
    <w:rsid w:val="00AD1F69"/>
    <w:rsid w:val="00AD2DF1"/>
    <w:rsid w:val="00AD623C"/>
    <w:rsid w:val="00AD6C99"/>
    <w:rsid w:val="00AD72BA"/>
    <w:rsid w:val="00AE0D36"/>
    <w:rsid w:val="00AE1337"/>
    <w:rsid w:val="00AE1385"/>
    <w:rsid w:val="00AE3CED"/>
    <w:rsid w:val="00AE4277"/>
    <w:rsid w:val="00AF506F"/>
    <w:rsid w:val="00AF56A4"/>
    <w:rsid w:val="00AF57CA"/>
    <w:rsid w:val="00AF5E9C"/>
    <w:rsid w:val="00AF5EB5"/>
    <w:rsid w:val="00AF7ACE"/>
    <w:rsid w:val="00B0024B"/>
    <w:rsid w:val="00B00770"/>
    <w:rsid w:val="00B00F52"/>
    <w:rsid w:val="00B01814"/>
    <w:rsid w:val="00B03CAE"/>
    <w:rsid w:val="00B040B6"/>
    <w:rsid w:val="00B047F7"/>
    <w:rsid w:val="00B07EB6"/>
    <w:rsid w:val="00B14DE6"/>
    <w:rsid w:val="00B155E2"/>
    <w:rsid w:val="00B1682D"/>
    <w:rsid w:val="00B16B34"/>
    <w:rsid w:val="00B177E4"/>
    <w:rsid w:val="00B202EC"/>
    <w:rsid w:val="00B21834"/>
    <w:rsid w:val="00B22E74"/>
    <w:rsid w:val="00B23F56"/>
    <w:rsid w:val="00B258BF"/>
    <w:rsid w:val="00B2791D"/>
    <w:rsid w:val="00B30500"/>
    <w:rsid w:val="00B30723"/>
    <w:rsid w:val="00B3240D"/>
    <w:rsid w:val="00B370B4"/>
    <w:rsid w:val="00B40303"/>
    <w:rsid w:val="00B4063A"/>
    <w:rsid w:val="00B40C32"/>
    <w:rsid w:val="00B41BCA"/>
    <w:rsid w:val="00B43C87"/>
    <w:rsid w:val="00B44ED2"/>
    <w:rsid w:val="00B461CE"/>
    <w:rsid w:val="00B47DEF"/>
    <w:rsid w:val="00B50655"/>
    <w:rsid w:val="00B511A9"/>
    <w:rsid w:val="00B52192"/>
    <w:rsid w:val="00B53139"/>
    <w:rsid w:val="00B56F82"/>
    <w:rsid w:val="00B61119"/>
    <w:rsid w:val="00B61724"/>
    <w:rsid w:val="00B62C40"/>
    <w:rsid w:val="00B6358B"/>
    <w:rsid w:val="00B648AA"/>
    <w:rsid w:val="00B665BD"/>
    <w:rsid w:val="00B70A47"/>
    <w:rsid w:val="00B72495"/>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49A0"/>
    <w:rsid w:val="00BB5E7E"/>
    <w:rsid w:val="00BB5FDE"/>
    <w:rsid w:val="00BC0891"/>
    <w:rsid w:val="00BC5641"/>
    <w:rsid w:val="00BC5721"/>
    <w:rsid w:val="00BC7B1C"/>
    <w:rsid w:val="00BC7D06"/>
    <w:rsid w:val="00BD18CC"/>
    <w:rsid w:val="00BD2D9F"/>
    <w:rsid w:val="00BE4A59"/>
    <w:rsid w:val="00BE4DE2"/>
    <w:rsid w:val="00BE6290"/>
    <w:rsid w:val="00BE7BA1"/>
    <w:rsid w:val="00BF2229"/>
    <w:rsid w:val="00BF3CE6"/>
    <w:rsid w:val="00BF43E5"/>
    <w:rsid w:val="00BF7427"/>
    <w:rsid w:val="00C005F2"/>
    <w:rsid w:val="00C00A28"/>
    <w:rsid w:val="00C01D42"/>
    <w:rsid w:val="00C03720"/>
    <w:rsid w:val="00C04538"/>
    <w:rsid w:val="00C05A0B"/>
    <w:rsid w:val="00C05ADC"/>
    <w:rsid w:val="00C10F31"/>
    <w:rsid w:val="00C113D9"/>
    <w:rsid w:val="00C13AA6"/>
    <w:rsid w:val="00C14516"/>
    <w:rsid w:val="00C15306"/>
    <w:rsid w:val="00C16979"/>
    <w:rsid w:val="00C20652"/>
    <w:rsid w:val="00C22BDD"/>
    <w:rsid w:val="00C2392C"/>
    <w:rsid w:val="00C23A9C"/>
    <w:rsid w:val="00C27058"/>
    <w:rsid w:val="00C2732C"/>
    <w:rsid w:val="00C275F1"/>
    <w:rsid w:val="00C31674"/>
    <w:rsid w:val="00C31F0C"/>
    <w:rsid w:val="00C32983"/>
    <w:rsid w:val="00C368B7"/>
    <w:rsid w:val="00C36FA7"/>
    <w:rsid w:val="00C420D0"/>
    <w:rsid w:val="00C42505"/>
    <w:rsid w:val="00C42F43"/>
    <w:rsid w:val="00C43C47"/>
    <w:rsid w:val="00C44648"/>
    <w:rsid w:val="00C44707"/>
    <w:rsid w:val="00C453B8"/>
    <w:rsid w:val="00C46089"/>
    <w:rsid w:val="00C46236"/>
    <w:rsid w:val="00C5231E"/>
    <w:rsid w:val="00C52F78"/>
    <w:rsid w:val="00C558C2"/>
    <w:rsid w:val="00C6103D"/>
    <w:rsid w:val="00C62645"/>
    <w:rsid w:val="00C66D85"/>
    <w:rsid w:val="00C702FC"/>
    <w:rsid w:val="00C71987"/>
    <w:rsid w:val="00C71AC6"/>
    <w:rsid w:val="00C73031"/>
    <w:rsid w:val="00C749E8"/>
    <w:rsid w:val="00C752F7"/>
    <w:rsid w:val="00C7780F"/>
    <w:rsid w:val="00C77AA3"/>
    <w:rsid w:val="00C83649"/>
    <w:rsid w:val="00C83B0D"/>
    <w:rsid w:val="00C83D7C"/>
    <w:rsid w:val="00C846B5"/>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D2A49"/>
    <w:rsid w:val="00CD4260"/>
    <w:rsid w:val="00CD5F33"/>
    <w:rsid w:val="00CD6494"/>
    <w:rsid w:val="00CD6AB7"/>
    <w:rsid w:val="00CD6C36"/>
    <w:rsid w:val="00CD7EE3"/>
    <w:rsid w:val="00CE199A"/>
    <w:rsid w:val="00CF3DBD"/>
    <w:rsid w:val="00CF5B68"/>
    <w:rsid w:val="00D023C2"/>
    <w:rsid w:val="00D0257D"/>
    <w:rsid w:val="00D0443C"/>
    <w:rsid w:val="00D05066"/>
    <w:rsid w:val="00D0684A"/>
    <w:rsid w:val="00D11CB1"/>
    <w:rsid w:val="00D13C7C"/>
    <w:rsid w:val="00D242F2"/>
    <w:rsid w:val="00D26047"/>
    <w:rsid w:val="00D27F14"/>
    <w:rsid w:val="00D30A44"/>
    <w:rsid w:val="00D3105F"/>
    <w:rsid w:val="00D31BB8"/>
    <w:rsid w:val="00D342D7"/>
    <w:rsid w:val="00D346BF"/>
    <w:rsid w:val="00D34E2D"/>
    <w:rsid w:val="00D35C2D"/>
    <w:rsid w:val="00D35EEE"/>
    <w:rsid w:val="00D37EF3"/>
    <w:rsid w:val="00D413B3"/>
    <w:rsid w:val="00D42AD3"/>
    <w:rsid w:val="00D431D0"/>
    <w:rsid w:val="00D4419B"/>
    <w:rsid w:val="00D44879"/>
    <w:rsid w:val="00D46833"/>
    <w:rsid w:val="00D46D03"/>
    <w:rsid w:val="00D472D5"/>
    <w:rsid w:val="00D47D87"/>
    <w:rsid w:val="00D5156C"/>
    <w:rsid w:val="00D56322"/>
    <w:rsid w:val="00D609FF"/>
    <w:rsid w:val="00D62902"/>
    <w:rsid w:val="00D6302A"/>
    <w:rsid w:val="00D6415B"/>
    <w:rsid w:val="00D67A51"/>
    <w:rsid w:val="00D70836"/>
    <w:rsid w:val="00D715B2"/>
    <w:rsid w:val="00D71697"/>
    <w:rsid w:val="00D75021"/>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6FE2"/>
    <w:rsid w:val="00DA75E5"/>
    <w:rsid w:val="00DB01C7"/>
    <w:rsid w:val="00DB4788"/>
    <w:rsid w:val="00DB6D55"/>
    <w:rsid w:val="00DB789F"/>
    <w:rsid w:val="00DC0491"/>
    <w:rsid w:val="00DC2EE5"/>
    <w:rsid w:val="00DC4FED"/>
    <w:rsid w:val="00DC59F4"/>
    <w:rsid w:val="00DD6CB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00B"/>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2734F"/>
    <w:rsid w:val="00E32AED"/>
    <w:rsid w:val="00E32CE7"/>
    <w:rsid w:val="00E33C53"/>
    <w:rsid w:val="00E42E1D"/>
    <w:rsid w:val="00E4396D"/>
    <w:rsid w:val="00E47707"/>
    <w:rsid w:val="00E50BC9"/>
    <w:rsid w:val="00E51BEA"/>
    <w:rsid w:val="00E52C6D"/>
    <w:rsid w:val="00E57B1D"/>
    <w:rsid w:val="00E62DA7"/>
    <w:rsid w:val="00E65512"/>
    <w:rsid w:val="00E65952"/>
    <w:rsid w:val="00E65E81"/>
    <w:rsid w:val="00E67607"/>
    <w:rsid w:val="00E67A71"/>
    <w:rsid w:val="00E7139D"/>
    <w:rsid w:val="00E721BA"/>
    <w:rsid w:val="00E73589"/>
    <w:rsid w:val="00E85217"/>
    <w:rsid w:val="00E86919"/>
    <w:rsid w:val="00E87B8B"/>
    <w:rsid w:val="00E94160"/>
    <w:rsid w:val="00E96CF1"/>
    <w:rsid w:val="00EA239B"/>
    <w:rsid w:val="00EA2537"/>
    <w:rsid w:val="00EA41C0"/>
    <w:rsid w:val="00EA4BBC"/>
    <w:rsid w:val="00EA5E73"/>
    <w:rsid w:val="00EA6014"/>
    <w:rsid w:val="00EA702E"/>
    <w:rsid w:val="00EB0AA4"/>
    <w:rsid w:val="00EB115E"/>
    <w:rsid w:val="00EB1272"/>
    <w:rsid w:val="00EB2A37"/>
    <w:rsid w:val="00EB3FD0"/>
    <w:rsid w:val="00EB424B"/>
    <w:rsid w:val="00EB67B4"/>
    <w:rsid w:val="00EB6978"/>
    <w:rsid w:val="00EB6E9F"/>
    <w:rsid w:val="00EC0106"/>
    <w:rsid w:val="00EC0190"/>
    <w:rsid w:val="00EC7BC4"/>
    <w:rsid w:val="00ED1367"/>
    <w:rsid w:val="00ED181D"/>
    <w:rsid w:val="00ED1C38"/>
    <w:rsid w:val="00ED317A"/>
    <w:rsid w:val="00ED38E9"/>
    <w:rsid w:val="00ED3B53"/>
    <w:rsid w:val="00ED3D65"/>
    <w:rsid w:val="00ED6A1D"/>
    <w:rsid w:val="00EE0303"/>
    <w:rsid w:val="00EE050E"/>
    <w:rsid w:val="00EE0C84"/>
    <w:rsid w:val="00EE1900"/>
    <w:rsid w:val="00EE1BEB"/>
    <w:rsid w:val="00EE3D33"/>
    <w:rsid w:val="00EE3F22"/>
    <w:rsid w:val="00EE4EA7"/>
    <w:rsid w:val="00EE557D"/>
    <w:rsid w:val="00EE615B"/>
    <w:rsid w:val="00EE64A3"/>
    <w:rsid w:val="00EE6AF1"/>
    <w:rsid w:val="00EE6E42"/>
    <w:rsid w:val="00EF278D"/>
    <w:rsid w:val="00EF3BED"/>
    <w:rsid w:val="00EF66D4"/>
    <w:rsid w:val="00EF7D07"/>
    <w:rsid w:val="00F00D5F"/>
    <w:rsid w:val="00F0290B"/>
    <w:rsid w:val="00F02A39"/>
    <w:rsid w:val="00F051F0"/>
    <w:rsid w:val="00F06294"/>
    <w:rsid w:val="00F071A6"/>
    <w:rsid w:val="00F07350"/>
    <w:rsid w:val="00F0771E"/>
    <w:rsid w:val="00F14BFB"/>
    <w:rsid w:val="00F20E82"/>
    <w:rsid w:val="00F22316"/>
    <w:rsid w:val="00F22328"/>
    <w:rsid w:val="00F2438F"/>
    <w:rsid w:val="00F24AE3"/>
    <w:rsid w:val="00F27DC2"/>
    <w:rsid w:val="00F30475"/>
    <w:rsid w:val="00F305A3"/>
    <w:rsid w:val="00F33547"/>
    <w:rsid w:val="00F34687"/>
    <w:rsid w:val="00F352C0"/>
    <w:rsid w:val="00F362D5"/>
    <w:rsid w:val="00F37293"/>
    <w:rsid w:val="00F374B2"/>
    <w:rsid w:val="00F41528"/>
    <w:rsid w:val="00F416CD"/>
    <w:rsid w:val="00F418D4"/>
    <w:rsid w:val="00F448CB"/>
    <w:rsid w:val="00F472CB"/>
    <w:rsid w:val="00F475F5"/>
    <w:rsid w:val="00F52C2C"/>
    <w:rsid w:val="00F567C0"/>
    <w:rsid w:val="00F56A3D"/>
    <w:rsid w:val="00F64859"/>
    <w:rsid w:val="00F65455"/>
    <w:rsid w:val="00F66826"/>
    <w:rsid w:val="00F67F57"/>
    <w:rsid w:val="00F71EC2"/>
    <w:rsid w:val="00F72C30"/>
    <w:rsid w:val="00F733A9"/>
    <w:rsid w:val="00F748A9"/>
    <w:rsid w:val="00F74E31"/>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3137"/>
    <w:rsid w:val="00FE40A0"/>
    <w:rsid w:val="00FE439F"/>
    <w:rsid w:val="00FE68BC"/>
    <w:rsid w:val="00FE70A3"/>
    <w:rsid w:val="00FF032E"/>
    <w:rsid w:val="00FF0DF0"/>
    <w:rsid w:val="00FF5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bmj.com/content/361/bmj.k147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7</Pages>
  <Words>12020</Words>
  <Characters>6851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17</cp:revision>
  <dcterms:created xsi:type="dcterms:W3CDTF">2021-04-01T16:24:00Z</dcterms:created>
  <dcterms:modified xsi:type="dcterms:W3CDTF">2022-01-1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